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6376" w:rsidRDefault="003E0BA5" w:rsidP="006C4470">
      <w:pPr>
        <w:pStyle w:val="Nzev"/>
      </w:pPr>
      <w:bookmarkStart w:id="0" w:name="_GoBack"/>
      <w:bookmarkEnd w:id="0"/>
      <w:r>
        <w:t xml:space="preserve">Studijní literatura střední paleolit </w:t>
      </w:r>
    </w:p>
    <w:p w:rsidR="00716317" w:rsidRDefault="003E0BA5" w:rsidP="006C4470">
      <w:pPr>
        <w:pStyle w:val="Nzev"/>
      </w:pPr>
      <w:r>
        <w:t>(P. Neruda)</w:t>
      </w:r>
    </w:p>
    <w:p w:rsidR="003E0BA5" w:rsidRDefault="003E0BA5"/>
    <w:p w:rsidR="003E0BA5" w:rsidRDefault="003E0BA5" w:rsidP="006C4470">
      <w:pPr>
        <w:pStyle w:val="Podtitul"/>
      </w:pPr>
      <w:r>
        <w:t>Obecně</w:t>
      </w:r>
    </w:p>
    <w:p w:rsidR="003E0BA5" w:rsidRDefault="003E0BA5">
      <w:r>
        <w:fldChar w:fldCharType="begin">
          <w:fldData xml:space="preserve">PEVuZE5vdGU+PENpdGU+PEF1dGhvcj5WYWxvY2g8L0F1dGhvcj48WWVhcj4xOTk0PC9ZZWFyPjxS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</w:fldData>
        </w:fldChar>
      </w:r>
      <w:r w:rsidR="00806376">
        <w:instrText xml:space="preserve"> ADDIN EN.CITE </w:instrText>
      </w:r>
      <w:r w:rsidR="00806376">
        <w:fldChar w:fldCharType="begin">
          <w:fldData xml:space="preserve">PEVuZE5vdGU+PENpdGU+PEF1dGhvcj5WYWxvY2g8L0F1dGhvcj48WWVhcj4xOTk0PC9ZZWFyPjxS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</w:fldData>
        </w:fldChar>
      </w:r>
      <w:r w:rsidR="00806376">
        <w:instrText xml:space="preserve"> ADDIN EN.CITE.DATA </w:instrText>
      </w:r>
      <w:r w:rsidR="00806376">
        <w:fldChar w:fldCharType="end"/>
      </w:r>
      <w:r>
        <w:fldChar w:fldCharType="separate"/>
      </w:r>
      <w:r w:rsidR="00806376">
        <w:rPr>
          <w:noProof/>
        </w:rPr>
        <w:t>(</w:t>
      </w:r>
      <w:hyperlink w:anchor="_ENREF_15" w:tooltip="Burdukiewicz, 2000 #24001" w:history="1">
        <w:r w:rsidR="00806376">
          <w:rPr>
            <w:noProof/>
          </w:rPr>
          <w:t>Burdukiewicz 2000</w:t>
        </w:r>
      </w:hyperlink>
      <w:r w:rsidR="00806376">
        <w:rPr>
          <w:noProof/>
        </w:rPr>
        <w:t xml:space="preserve">, </w:t>
      </w:r>
      <w:hyperlink w:anchor="_ENREF_38" w:tooltip="Gamble, 1986 #25277" w:history="1">
        <w:r w:rsidR="00806376">
          <w:rPr>
            <w:noProof/>
          </w:rPr>
          <w:t>Gamble 1986</w:t>
        </w:r>
      </w:hyperlink>
      <w:r w:rsidR="00806376">
        <w:rPr>
          <w:noProof/>
        </w:rPr>
        <w:t xml:space="preserve">, </w:t>
      </w:r>
      <w:hyperlink w:anchor="_ENREF_108" w:tooltip="Valoch, 1994 #26025" w:history="1">
        <w:r w:rsidR="00806376">
          <w:rPr>
            <w:noProof/>
          </w:rPr>
          <w:t>Valoch 1994a</w:t>
        </w:r>
      </w:hyperlink>
      <w:r w:rsidR="00806376">
        <w:rPr>
          <w:noProof/>
        </w:rPr>
        <w:t xml:space="preserve">, </w:t>
      </w:r>
      <w:hyperlink w:anchor="_ENREF_109" w:tooltip="Valoch, 1994 #24012" w:history="1">
        <w:r w:rsidR="00806376">
          <w:rPr>
            <w:noProof/>
          </w:rPr>
          <w:t>1994b</w:t>
        </w:r>
      </w:hyperlink>
      <w:r w:rsidR="00806376">
        <w:rPr>
          <w:noProof/>
        </w:rPr>
        <w:t xml:space="preserve">, </w:t>
      </w:r>
      <w:hyperlink w:anchor="_ENREF_113" w:tooltip="Wiśniewski, 2014 #25361" w:history="1">
        <w:r w:rsidR="00806376">
          <w:rPr>
            <w:noProof/>
          </w:rPr>
          <w:t>Wiśniewski 2014</w:t>
        </w:r>
      </w:hyperlink>
      <w:r w:rsidR="00806376">
        <w:rPr>
          <w:noProof/>
        </w:rPr>
        <w:t>)</w:t>
      </w:r>
      <w:r>
        <w:fldChar w:fldCharType="end"/>
      </w:r>
    </w:p>
    <w:p w:rsidR="003E0BA5" w:rsidRDefault="003E0BA5" w:rsidP="006C4470">
      <w:pPr>
        <w:pStyle w:val="Podtitul"/>
      </w:pPr>
      <w:r>
        <w:t>Technologie</w:t>
      </w:r>
      <w:r w:rsidR="004B4F6E">
        <w:t xml:space="preserve"> a typologie</w:t>
      </w:r>
    </w:p>
    <w:p w:rsidR="003E0BA5" w:rsidRDefault="003E0BA5">
      <w:r>
        <w:fldChar w:fldCharType="begin">
          <w:fldData xml:space="preserve">PEVuZE5vdGU+PENpdGU+PEF1dGhvcj5Cb3JkZXM8L0F1dGhvcj48WWVhcj4xOTYxPC9ZZWFyPjxS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</w:fldData>
        </w:fldChar>
      </w:r>
      <w:r w:rsidR="00806376">
        <w:instrText xml:space="preserve"> ADDIN EN.CITE </w:instrText>
      </w:r>
      <w:r w:rsidR="00806376">
        <w:fldChar w:fldCharType="begin">
          <w:fldData xml:space="preserve">PEVuZE5vdGU+PENpdGU+PEF1dGhvcj5Cb3JkZXM8L0F1dGhvcj48WWVhcj4xOTYxPC9ZZWFyPjxS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</w:fldData>
        </w:fldChar>
      </w:r>
      <w:r w:rsidR="00806376">
        <w:instrText xml:space="preserve"> ADDIN EN.CITE.DATA </w:instrText>
      </w:r>
      <w:r w:rsidR="00806376">
        <w:fldChar w:fldCharType="end"/>
      </w:r>
      <w:r>
        <w:fldChar w:fldCharType="separate"/>
      </w:r>
      <w:r w:rsidR="00806376">
        <w:rPr>
          <w:noProof/>
        </w:rPr>
        <w:t>(</w:t>
      </w:r>
      <w:hyperlink w:anchor="_ENREF_2" w:tooltip="Binford, 1966 #23751" w:history="1">
        <w:r w:rsidR="00806376">
          <w:rPr>
            <w:noProof/>
          </w:rPr>
          <w:t>Binford, Binford 1966</w:t>
        </w:r>
      </w:hyperlink>
      <w:r w:rsidR="00806376">
        <w:rPr>
          <w:noProof/>
        </w:rPr>
        <w:t xml:space="preserve">, </w:t>
      </w:r>
      <w:hyperlink w:anchor="_ENREF_3" w:tooltip="Boëda, 1993 #22695" w:history="1">
        <w:r w:rsidR="00806376">
          <w:rPr>
            <w:noProof/>
          </w:rPr>
          <w:t>Boëda 1993</w:t>
        </w:r>
      </w:hyperlink>
      <w:r w:rsidR="00806376">
        <w:rPr>
          <w:noProof/>
        </w:rPr>
        <w:t xml:space="preserve">, </w:t>
      </w:r>
      <w:hyperlink w:anchor="_ENREF_4" w:tooltip="Boëda, 1995 #26172" w:history="1">
        <w:r w:rsidR="00806376">
          <w:rPr>
            <w:noProof/>
          </w:rPr>
          <w:t>Boëda 1995</w:t>
        </w:r>
      </w:hyperlink>
      <w:r w:rsidR="00806376">
        <w:rPr>
          <w:noProof/>
        </w:rPr>
        <w:t xml:space="preserve">, </w:t>
      </w:r>
      <w:hyperlink w:anchor="_ENREF_5" w:tooltip="Boëda, 2008 #8909" w:history="1">
        <w:r w:rsidR="00806376">
          <w:rPr>
            <w:noProof/>
          </w:rPr>
          <w:t>Boëda</w:t>
        </w:r>
        <w:r w:rsidR="00806376" w:rsidRPr="00806376">
          <w:rPr>
            <w:i/>
            <w:noProof/>
          </w:rPr>
          <w:t xml:space="preserve"> et al.</w:t>
        </w:r>
        <w:r w:rsidR="00806376">
          <w:rPr>
            <w:noProof/>
          </w:rPr>
          <w:t xml:space="preserve"> 2008</w:t>
        </w:r>
      </w:hyperlink>
      <w:r w:rsidR="00806376">
        <w:rPr>
          <w:noProof/>
        </w:rPr>
        <w:t xml:space="preserve">, </w:t>
      </w:r>
      <w:hyperlink w:anchor="_ENREF_6" w:tooltip="Boëda, 1996 #10240" w:history="1">
        <w:r w:rsidR="00806376">
          <w:rPr>
            <w:noProof/>
          </w:rPr>
          <w:t>Boëda</w:t>
        </w:r>
        <w:r w:rsidR="00806376" w:rsidRPr="00806376">
          <w:rPr>
            <w:i/>
            <w:noProof/>
          </w:rPr>
          <w:t xml:space="preserve"> et al.</w:t>
        </w:r>
        <w:r w:rsidR="00806376">
          <w:rPr>
            <w:noProof/>
          </w:rPr>
          <w:t xml:space="preserve"> 1996</w:t>
        </w:r>
      </w:hyperlink>
      <w:r w:rsidR="00806376">
        <w:rPr>
          <w:noProof/>
        </w:rPr>
        <w:t xml:space="preserve">, </w:t>
      </w:r>
      <w:hyperlink w:anchor="_ENREF_8" w:tooltip="Bordes, 1953 #23547" w:history="1">
        <w:r w:rsidR="00806376">
          <w:rPr>
            <w:noProof/>
          </w:rPr>
          <w:t>Bordes 1953</w:t>
        </w:r>
      </w:hyperlink>
      <w:r w:rsidR="00806376">
        <w:rPr>
          <w:noProof/>
        </w:rPr>
        <w:t xml:space="preserve">, </w:t>
      </w:r>
      <w:hyperlink w:anchor="_ENREF_9" w:tooltip="Bordes, 1961 #16813" w:history="1">
        <w:r w:rsidR="00806376">
          <w:rPr>
            <w:noProof/>
          </w:rPr>
          <w:t>1961</w:t>
        </w:r>
      </w:hyperlink>
      <w:r w:rsidR="00806376">
        <w:rPr>
          <w:noProof/>
        </w:rPr>
        <w:t xml:space="preserve">, </w:t>
      </w:r>
      <w:hyperlink w:anchor="_ENREF_12" w:tooltip="Bourguignon, 1996 #25821" w:history="1">
        <w:r w:rsidR="00806376">
          <w:rPr>
            <w:noProof/>
          </w:rPr>
          <w:t>Bourguignon 1996</w:t>
        </w:r>
      </w:hyperlink>
      <w:r w:rsidR="00806376">
        <w:rPr>
          <w:noProof/>
        </w:rPr>
        <w:t xml:space="preserve">, </w:t>
      </w:r>
      <w:hyperlink w:anchor="_ENREF_13" w:tooltip="Bourguignon, 2006 #26153" w:history="1">
        <w:r w:rsidR="00806376">
          <w:rPr>
            <w:noProof/>
          </w:rPr>
          <w:t>Bourguignon</w:t>
        </w:r>
        <w:r w:rsidR="00806376" w:rsidRPr="00806376">
          <w:rPr>
            <w:i/>
            <w:noProof/>
          </w:rPr>
          <w:t xml:space="preserve"> et al.</w:t>
        </w:r>
        <w:r w:rsidR="00806376">
          <w:rPr>
            <w:noProof/>
          </w:rPr>
          <w:t xml:space="preserve"> 2006</w:t>
        </w:r>
      </w:hyperlink>
      <w:r w:rsidR="00806376">
        <w:rPr>
          <w:noProof/>
        </w:rPr>
        <w:t xml:space="preserve">, </w:t>
      </w:r>
      <w:hyperlink w:anchor="_ENREF_47" w:tooltip="Hiscock, 2009 #3348" w:history="1">
        <w:r w:rsidR="00806376">
          <w:rPr>
            <w:noProof/>
          </w:rPr>
          <w:t>Hiscock</w:t>
        </w:r>
        <w:r w:rsidR="00806376" w:rsidRPr="00806376">
          <w:rPr>
            <w:i/>
            <w:noProof/>
          </w:rPr>
          <w:t xml:space="preserve"> et al.</w:t>
        </w:r>
        <w:r w:rsidR="00806376">
          <w:rPr>
            <w:noProof/>
          </w:rPr>
          <w:t xml:space="preserve"> 2009</w:t>
        </w:r>
      </w:hyperlink>
      <w:r w:rsidR="00806376">
        <w:rPr>
          <w:noProof/>
        </w:rPr>
        <w:t xml:space="preserve">, </w:t>
      </w:r>
      <w:hyperlink w:anchor="_ENREF_68" w:tooltip="Peresani, 2003 #24672" w:history="1">
        <w:r w:rsidR="00806376">
          <w:rPr>
            <w:noProof/>
          </w:rPr>
          <w:t>Peresani 2003</w:t>
        </w:r>
      </w:hyperlink>
      <w:r w:rsidR="00806376">
        <w:rPr>
          <w:noProof/>
        </w:rPr>
        <w:t xml:space="preserve">, </w:t>
      </w:r>
      <w:hyperlink w:anchor="_ENREF_96" w:tooltip="Turq, 2000 #17002" w:history="1">
        <w:r w:rsidR="00806376">
          <w:rPr>
            <w:noProof/>
          </w:rPr>
          <w:t>Turq 2000g</w:t>
        </w:r>
      </w:hyperlink>
      <w:r w:rsidR="00806376">
        <w:rPr>
          <w:noProof/>
        </w:rPr>
        <w:t xml:space="preserve">, </w:t>
      </w:r>
      <w:hyperlink w:anchor="_ENREF_95" w:tooltip="Turq, 2000 #16986" w:history="1">
        <w:r w:rsidR="00806376">
          <w:rPr>
            <w:noProof/>
          </w:rPr>
          <w:t>2000f</w:t>
        </w:r>
      </w:hyperlink>
      <w:r w:rsidR="00806376">
        <w:rPr>
          <w:noProof/>
        </w:rPr>
        <w:t xml:space="preserve">, </w:t>
      </w:r>
      <w:hyperlink w:anchor="_ENREF_97" w:tooltip="Turq, 2000 #16995" w:history="1">
        <w:r w:rsidR="00806376">
          <w:rPr>
            <w:noProof/>
          </w:rPr>
          <w:t>2000h</w:t>
        </w:r>
      </w:hyperlink>
      <w:r w:rsidR="00806376">
        <w:rPr>
          <w:noProof/>
        </w:rPr>
        <w:t xml:space="preserve">, </w:t>
      </w:r>
      <w:hyperlink w:anchor="_ENREF_98" w:tooltip="Turq, 2000 #16998" w:history="1">
        <w:r w:rsidR="00806376">
          <w:rPr>
            <w:noProof/>
          </w:rPr>
          <w:t>2000i</w:t>
        </w:r>
      </w:hyperlink>
      <w:r w:rsidR="00806376">
        <w:rPr>
          <w:noProof/>
        </w:rPr>
        <w:t xml:space="preserve">, </w:t>
      </w:r>
      <w:hyperlink w:anchor="_ENREF_94" w:tooltip="Turq, 2000 #17001" w:history="1">
        <w:r w:rsidR="00806376">
          <w:rPr>
            <w:noProof/>
          </w:rPr>
          <w:t>2000e</w:t>
        </w:r>
      </w:hyperlink>
      <w:r w:rsidR="00806376">
        <w:rPr>
          <w:noProof/>
        </w:rPr>
        <w:t xml:space="preserve">, </w:t>
      </w:r>
      <w:hyperlink w:anchor="_ENREF_99" w:tooltip="Turq, 2000 #16996" w:history="1">
        <w:r w:rsidR="00806376">
          <w:rPr>
            <w:noProof/>
          </w:rPr>
          <w:t>2000j</w:t>
        </w:r>
      </w:hyperlink>
      <w:r w:rsidR="00806376">
        <w:rPr>
          <w:noProof/>
        </w:rPr>
        <w:t xml:space="preserve">, </w:t>
      </w:r>
      <w:hyperlink w:anchor="_ENREF_93" w:tooltip="Turq, 2000 #16999" w:history="1">
        <w:r w:rsidR="00806376">
          <w:rPr>
            <w:noProof/>
          </w:rPr>
          <w:t>2000d</w:t>
        </w:r>
      </w:hyperlink>
      <w:r w:rsidR="00806376">
        <w:rPr>
          <w:noProof/>
        </w:rPr>
        <w:t xml:space="preserve">, </w:t>
      </w:r>
      <w:hyperlink w:anchor="_ENREF_92" w:tooltip="Turq, 2000 #17000" w:history="1">
        <w:r w:rsidR="00806376">
          <w:rPr>
            <w:noProof/>
          </w:rPr>
          <w:t>2000c</w:t>
        </w:r>
      </w:hyperlink>
      <w:r w:rsidR="00806376">
        <w:rPr>
          <w:noProof/>
        </w:rPr>
        <w:t xml:space="preserve">, </w:t>
      </w:r>
      <w:hyperlink w:anchor="_ENREF_91" w:tooltip="Turq, 2000 #16997" w:history="1">
        <w:r w:rsidR="00806376">
          <w:rPr>
            <w:noProof/>
          </w:rPr>
          <w:t>2000b</w:t>
        </w:r>
      </w:hyperlink>
      <w:r w:rsidR="00806376">
        <w:rPr>
          <w:noProof/>
        </w:rPr>
        <w:t xml:space="preserve">, </w:t>
      </w:r>
      <w:hyperlink w:anchor="_ENREF_90" w:tooltip="Turq, 2000 #17003" w:history="1">
        <w:r w:rsidR="00806376">
          <w:rPr>
            <w:noProof/>
          </w:rPr>
          <w:t>2000a</w:t>
        </w:r>
      </w:hyperlink>
      <w:r w:rsidR="00806376">
        <w:rPr>
          <w:noProof/>
        </w:rPr>
        <w:t xml:space="preserve">, </w:t>
      </w:r>
      <w:hyperlink w:anchor="_ENREF_100" w:tooltip="Turq, 2000 #16987" w:history="1">
        <w:r w:rsidR="00806376">
          <w:rPr>
            <w:noProof/>
          </w:rPr>
          <w:t>2000k</w:t>
        </w:r>
      </w:hyperlink>
      <w:r w:rsidR="00806376">
        <w:rPr>
          <w:noProof/>
        </w:rPr>
        <w:t xml:space="preserve">, </w:t>
      </w:r>
      <w:hyperlink w:anchor="_ENREF_110" w:tooltip="Vieillevigne, 2008 #17031" w:history="1">
        <w:r w:rsidR="00806376">
          <w:rPr>
            <w:noProof/>
          </w:rPr>
          <w:t>Vieillevigne</w:t>
        </w:r>
        <w:r w:rsidR="00806376" w:rsidRPr="00806376">
          <w:rPr>
            <w:i/>
            <w:noProof/>
          </w:rPr>
          <w:t xml:space="preserve"> et al.</w:t>
        </w:r>
        <w:r w:rsidR="00806376">
          <w:rPr>
            <w:noProof/>
          </w:rPr>
          <w:t xml:space="preserve"> 2008</w:t>
        </w:r>
      </w:hyperlink>
      <w:r w:rsidR="00806376">
        <w:rPr>
          <w:noProof/>
        </w:rPr>
        <w:t>)</w:t>
      </w:r>
      <w:r>
        <w:fldChar w:fldCharType="end"/>
      </w:r>
    </w:p>
    <w:p w:rsidR="004B4F6E" w:rsidRDefault="004B4F6E" w:rsidP="006C4470">
      <w:pPr>
        <w:pStyle w:val="Podtitul"/>
      </w:pPr>
      <w:r>
        <w:t>Alimentární procesy, lov</w:t>
      </w:r>
    </w:p>
    <w:p w:rsidR="004B4F6E" w:rsidRDefault="004B4F6E">
      <w:r>
        <w:fldChar w:fldCharType="begin">
          <w:fldData xml:space="preserve">PEVuZE5vdGU+PENpdGU+PEF1dGhvcj5Cb8OrZGE8L0F1dGhvcj48WWVhcj4xOTk5PC9ZZWFyPjxS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</w:fldData>
        </w:fldChar>
      </w:r>
      <w:r>
        <w:instrText xml:space="preserve"> ADDIN EN.CITE </w:instrText>
      </w:r>
      <w:r>
        <w:fldChar w:fldCharType="begin">
          <w:fldData xml:space="preserve">PEVuZE5vdGU+PENpdGU+PEF1dGhvcj5Cb8OrZGE8L0F1dGhvcj48WWVhcj4xOTk5PC9ZZWFyPjxS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</w:fldData>
        </w:fldChar>
      </w:r>
      <w:r>
        <w:instrText xml:space="preserve"> ADDIN EN.CITE.DATA </w:instrText>
      </w:r>
      <w:r>
        <w:fldChar w:fldCharType="end"/>
      </w:r>
      <w:r>
        <w:fldChar w:fldCharType="separate"/>
      </w:r>
      <w:r>
        <w:rPr>
          <w:noProof/>
        </w:rPr>
        <w:t>(</w:t>
      </w:r>
      <w:hyperlink w:anchor="_ENREF_7" w:tooltip="Boëda, 1999 #9174" w:history="1">
        <w:r w:rsidR="00806376">
          <w:rPr>
            <w:noProof/>
          </w:rPr>
          <w:t>Boëda</w:t>
        </w:r>
        <w:r w:rsidR="00806376" w:rsidRPr="004B4F6E">
          <w:rPr>
            <w:i/>
            <w:noProof/>
          </w:rPr>
          <w:t xml:space="preserve"> et al.</w:t>
        </w:r>
        <w:r w:rsidR="00806376">
          <w:rPr>
            <w:noProof/>
          </w:rPr>
          <w:t xml:space="preserve"> 1999</w:t>
        </w:r>
      </w:hyperlink>
      <w:r>
        <w:rPr>
          <w:noProof/>
        </w:rPr>
        <w:t xml:space="preserve">, </w:t>
      </w:r>
      <w:hyperlink w:anchor="_ENREF_44" w:tooltip="Hardy, 2011 #25571" w:history="1">
        <w:r w:rsidR="00806376">
          <w:rPr>
            <w:noProof/>
          </w:rPr>
          <w:t>Hardy, Moncel 2011</w:t>
        </w:r>
      </w:hyperlink>
      <w:r>
        <w:rPr>
          <w:noProof/>
        </w:rPr>
        <w:t xml:space="preserve">, </w:t>
      </w:r>
      <w:hyperlink w:anchor="_ENREF_45" w:tooltip="Hardy, 2013 #25475" w:history="1">
        <w:r w:rsidR="00806376">
          <w:rPr>
            <w:noProof/>
          </w:rPr>
          <w:t>Hardy</w:t>
        </w:r>
        <w:r w:rsidR="00806376" w:rsidRPr="004B4F6E">
          <w:rPr>
            <w:i/>
            <w:noProof/>
          </w:rPr>
          <w:t xml:space="preserve"> et al.</w:t>
        </w:r>
        <w:r w:rsidR="00806376">
          <w:rPr>
            <w:noProof/>
          </w:rPr>
          <w:t xml:space="preserve"> 2013</w:t>
        </w:r>
      </w:hyperlink>
      <w:r>
        <w:rPr>
          <w:noProof/>
        </w:rPr>
        <w:t xml:space="preserve">, </w:t>
      </w:r>
      <w:hyperlink w:anchor="_ENREF_46" w:tooltip="Hardy, 2012 #26161" w:history="1">
        <w:r w:rsidR="00806376">
          <w:rPr>
            <w:noProof/>
          </w:rPr>
          <w:t>Hardy</w:t>
        </w:r>
        <w:r w:rsidR="00806376" w:rsidRPr="004B4F6E">
          <w:rPr>
            <w:i/>
            <w:noProof/>
          </w:rPr>
          <w:t xml:space="preserve"> et al.</w:t>
        </w:r>
        <w:r w:rsidR="00806376">
          <w:rPr>
            <w:noProof/>
          </w:rPr>
          <w:t xml:space="preserve"> 2012</w:t>
        </w:r>
      </w:hyperlink>
      <w:r>
        <w:rPr>
          <w:noProof/>
        </w:rPr>
        <w:t xml:space="preserve">, </w:t>
      </w:r>
      <w:hyperlink w:anchor="_ENREF_59" w:tooltip="Loy, 1992 #23568" w:history="1">
        <w:r w:rsidR="00806376">
          <w:rPr>
            <w:noProof/>
          </w:rPr>
          <w:t>Loy, Hardy 1992</w:t>
        </w:r>
      </w:hyperlink>
      <w:r>
        <w:rPr>
          <w:noProof/>
        </w:rPr>
        <w:t>)</w:t>
      </w:r>
      <w:r>
        <w:fldChar w:fldCharType="end"/>
      </w:r>
    </w:p>
    <w:p w:rsidR="00962FBC" w:rsidRDefault="00962FBC">
      <w:r>
        <w:fldChar w:fldCharType="begin">
          <w:fldData xml:space="preserve">PEVuZE5vdGU+PENpdGU+PEF1dGhvcj5GaW5sYXlzb248L0F1dGhvcj48WWVhcj4yMDEyPC9ZZWFy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GFiYnItMT5QIE5hdGwgQWNhZCBTY2kgVVNB
PC9hYmJyLTE+PC9wZXJpb2RpY2FsPjxwYWdlcz4xNDMxOTwvcGFnZXM+PHZvbHVtZT4xMDU8L3Zv
bHVtZT48bnVtYmVyPjM4PC9udW1iZXI+PGRhdGVzPjx5ZWFyPjIwMDg8L3llYXI+PC9kYXRlcz48
cHVibGlzaGVyPk5hdGlvbmFsIEFjYWRlbXkgb2YgU2NpZW5jZXM8L3B1Ymxpc2hlcj48aXNibj4w
MDI3LTg0MjQ8L2lzYm4+PHVybHM+PHJlbGF0ZWQtdXJscz48dXJsPmh0dHA6Ly9zZWFyY2gucHJv
cXVlc3QuY29tL2RvY3ZpZXcvMjAxMzg2NjQ5P2FjY291bnRpZD0xNjUzMTwvdXJsPjwvcmVsYXRl
ZC11cmxzPjwvdXJscz48cmVtb3RlLWRhdGFiYXNlLW5hbWU+UHJvUXVlc3Q8L3JlbW90ZS1kYXRh
YmFzZS1uYW1lPjwvcmVjb3JkPjwvQ2l0ZT48L0VuZE5vdGU+AG==
</w:fldData>
        </w:fldChar>
      </w:r>
      <w:r>
        <w:instrText xml:space="preserve"> ADDIN EN.CITE </w:instrText>
      </w:r>
      <w:r>
        <w:fldChar w:fldCharType="begin">
          <w:fldData xml:space="preserve">PEVuZE5vdGU+PENpdGU+PEF1dGhvcj5GaW5sYXlzb248L0F1dGhvcj48WWVhcj4yMDEyPC9ZZWFy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GFiYnItMT5QIE5hdGwgQWNhZCBTY2kgVVNB
PC9hYmJyLTE+PC9wZXJpb2RpY2FsPjxwYWdlcz4xNDMxOTwvcGFnZXM+PHZvbHVtZT4xMDU8L3Zv
bHVtZT48bnVtYmVyPjM4PC9udW1iZXI+PGRhdGVzPjx5ZWFyPjIwMDg8L3llYXI+PC9kYXRlcz48
cHVibGlzaGVyPk5hdGlvbmFsIEFjYWRlbXkgb2YgU2NpZW5jZXM8L3B1Ymxpc2hlcj48aXNibj4w
MDI3LTg0MjQ8L2lzYm4+PHVybHM+PHJlbGF0ZWQtdXJscz48dXJsPmh0dHA6Ly9zZWFyY2gucHJv
cXVlc3QuY29tL2RvY3ZpZXcvMjAxMzg2NjQ5P2FjY291bnRpZD0xNjUzMTwvdXJsPjwvcmVsYXRl
ZC11cmxzPjwvdXJscz48cmVtb3RlLWRhdGFiYXNlLW5hbWU+UHJvUXVlc3Q8L3JlbW90ZS1kYXRh
YmFzZS1uYW1lPjwvcmVjb3JkPjwvQ2l0ZT48L0VuZE5vdGU+AG==
</w:fldData>
        </w:fldChar>
      </w:r>
      <w:r>
        <w:instrText xml:space="preserve"> ADDIN EN.CITE.DATA </w:instrText>
      </w:r>
      <w:r>
        <w:fldChar w:fldCharType="end"/>
      </w:r>
      <w:r>
        <w:fldChar w:fldCharType="separate"/>
      </w:r>
      <w:r>
        <w:rPr>
          <w:noProof/>
        </w:rPr>
        <w:t>(</w:t>
      </w:r>
      <w:hyperlink w:anchor="_ENREF_37" w:tooltip="Finlayson, 2012 #25496" w:history="1">
        <w:r w:rsidR="00806376">
          <w:rPr>
            <w:noProof/>
          </w:rPr>
          <w:t>Finlayson</w:t>
        </w:r>
        <w:r w:rsidR="00806376" w:rsidRPr="00962FBC">
          <w:rPr>
            <w:i/>
            <w:noProof/>
          </w:rPr>
          <w:t xml:space="preserve"> et al.</w:t>
        </w:r>
        <w:r w:rsidR="00806376">
          <w:rPr>
            <w:noProof/>
          </w:rPr>
          <w:t xml:space="preserve"> 2012</w:t>
        </w:r>
      </w:hyperlink>
      <w:r>
        <w:rPr>
          <w:noProof/>
        </w:rPr>
        <w:t xml:space="preserve">, </w:t>
      </w:r>
      <w:hyperlink w:anchor="_ENREF_86" w:tooltip="Stringer, 2008 #10808" w:history="1">
        <w:r w:rsidR="00806376">
          <w:rPr>
            <w:noProof/>
          </w:rPr>
          <w:t>Stringer</w:t>
        </w:r>
        <w:r w:rsidR="00806376" w:rsidRPr="00962FBC">
          <w:rPr>
            <w:i/>
            <w:noProof/>
          </w:rPr>
          <w:t xml:space="preserve"> et al.</w:t>
        </w:r>
        <w:r w:rsidR="00806376">
          <w:rPr>
            <w:noProof/>
          </w:rPr>
          <w:t xml:space="preserve"> 2008</w:t>
        </w:r>
      </w:hyperlink>
      <w:r>
        <w:rPr>
          <w:noProof/>
        </w:rPr>
        <w:t>)</w:t>
      </w:r>
      <w:r>
        <w:fldChar w:fldCharType="end"/>
      </w:r>
    </w:p>
    <w:p w:rsidR="00B91342" w:rsidRDefault="00B91342" w:rsidP="00806376">
      <w:pPr>
        <w:pStyle w:val="Podtitul"/>
      </w:pPr>
      <w:r>
        <w:t>Symbolika</w:t>
      </w:r>
    </w:p>
    <w:p w:rsidR="00B91342" w:rsidRDefault="00B91342">
      <w:r>
        <w:fldChar w:fldCharType="begin">
          <w:fldData xml:space="preserve">PEVuZE5vdGU+PENpdGU+PEF1dGhvcj5kJmFwb3M7RXJyaWNvPC9BdXRob3I+PFllYXI+MTk5ODwv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</w:fldData>
        </w:fldChar>
      </w:r>
      <w:r w:rsidR="00962FBC">
        <w:instrText xml:space="preserve"> ADDIN EN.CITE </w:instrText>
      </w:r>
      <w:r w:rsidR="00962FBC">
        <w:fldChar w:fldCharType="begin">
          <w:fldData xml:space="preserve">PEVuZE5vdGU+PENpdGU+PEF1dGhvcj5kJmFwb3M7RXJyaWNvPC9BdXRob3I+PFllYXI+MTk5ODwv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</w:fldData>
        </w:fldChar>
      </w:r>
      <w:r w:rsidR="00962FBC">
        <w:instrText xml:space="preserve"> ADDIN EN.CITE.DATA </w:instrText>
      </w:r>
      <w:r w:rsidR="00962FBC">
        <w:fldChar w:fldCharType="end"/>
      </w:r>
      <w:r>
        <w:fldChar w:fldCharType="separate"/>
      </w:r>
      <w:r w:rsidR="00962FBC">
        <w:rPr>
          <w:noProof/>
        </w:rPr>
        <w:t>(</w:t>
      </w:r>
      <w:hyperlink w:anchor="_ENREF_1" w:tooltip="Bednarik, 2006 #16862" w:history="1">
        <w:r w:rsidR="00806376">
          <w:rPr>
            <w:noProof/>
          </w:rPr>
          <w:t>Bednarik 2006</w:t>
        </w:r>
      </w:hyperlink>
      <w:r w:rsidR="00962FBC">
        <w:rPr>
          <w:noProof/>
        </w:rPr>
        <w:t xml:space="preserve">, </w:t>
      </w:r>
      <w:hyperlink w:anchor="_ENREF_20" w:tooltip="Cârciumaru, 2015 #26150" w:history="1">
        <w:r w:rsidR="00806376">
          <w:rPr>
            <w:noProof/>
          </w:rPr>
          <w:t>Cârciumaru</w:t>
        </w:r>
        <w:r w:rsidR="00806376" w:rsidRPr="00962FBC">
          <w:rPr>
            <w:i/>
            <w:noProof/>
          </w:rPr>
          <w:t xml:space="preserve"> et al.</w:t>
        </w:r>
        <w:r w:rsidR="00806376">
          <w:rPr>
            <w:noProof/>
          </w:rPr>
          <w:t xml:space="preserve"> 2015</w:t>
        </w:r>
      </w:hyperlink>
      <w:r w:rsidR="00962FBC">
        <w:rPr>
          <w:noProof/>
        </w:rPr>
        <w:t xml:space="preserve">, </w:t>
      </w:r>
      <w:hyperlink w:anchor="_ENREF_30" w:tooltip="d'Errico, 1998 #8981" w:history="1">
        <w:r w:rsidR="00806376">
          <w:rPr>
            <w:noProof/>
          </w:rPr>
          <w:t>d'Errico</w:t>
        </w:r>
        <w:r w:rsidR="00806376" w:rsidRPr="00962FBC">
          <w:rPr>
            <w:i/>
            <w:noProof/>
          </w:rPr>
          <w:t xml:space="preserve"> et al.</w:t>
        </w:r>
        <w:r w:rsidR="00806376">
          <w:rPr>
            <w:noProof/>
          </w:rPr>
          <w:t xml:space="preserve"> 1998</w:t>
        </w:r>
      </w:hyperlink>
      <w:r w:rsidR="00962FBC">
        <w:rPr>
          <w:noProof/>
        </w:rPr>
        <w:t xml:space="preserve">, </w:t>
      </w:r>
      <w:hyperlink w:anchor="_ENREF_64" w:tooltip="Morley, 2006 #3132" w:history="1">
        <w:r w:rsidR="00806376">
          <w:rPr>
            <w:noProof/>
          </w:rPr>
          <w:t>Morley 2006</w:t>
        </w:r>
      </w:hyperlink>
      <w:r w:rsidR="00962FBC">
        <w:rPr>
          <w:noProof/>
        </w:rPr>
        <w:t xml:space="preserve">, </w:t>
      </w:r>
      <w:hyperlink w:anchor="_ENREF_71" w:tooltip="Peresani, 2011 #25577" w:history="1">
        <w:r w:rsidR="00806376">
          <w:rPr>
            <w:noProof/>
          </w:rPr>
          <w:t>Peresani</w:t>
        </w:r>
        <w:r w:rsidR="00806376" w:rsidRPr="00962FBC">
          <w:rPr>
            <w:i/>
            <w:noProof/>
          </w:rPr>
          <w:t xml:space="preserve"> et al.</w:t>
        </w:r>
        <w:r w:rsidR="00806376">
          <w:rPr>
            <w:noProof/>
          </w:rPr>
          <w:t xml:space="preserve"> 2011b</w:t>
        </w:r>
      </w:hyperlink>
      <w:r w:rsidR="00962FBC">
        <w:rPr>
          <w:noProof/>
        </w:rPr>
        <w:t xml:space="preserve">, </w:t>
      </w:r>
      <w:hyperlink w:anchor="_ENREF_75" w:tooltip="Radovčić, 2015 #26176" w:history="1">
        <w:r w:rsidR="00806376">
          <w:rPr>
            <w:noProof/>
          </w:rPr>
          <w:t>Radovčić</w:t>
        </w:r>
        <w:r w:rsidR="00806376" w:rsidRPr="00962FBC">
          <w:rPr>
            <w:i/>
            <w:noProof/>
          </w:rPr>
          <w:t xml:space="preserve"> et al.</w:t>
        </w:r>
        <w:r w:rsidR="00806376">
          <w:rPr>
            <w:noProof/>
          </w:rPr>
          <w:t xml:space="preserve"> 2015</w:t>
        </w:r>
      </w:hyperlink>
      <w:r w:rsidR="00962FBC">
        <w:rPr>
          <w:noProof/>
        </w:rPr>
        <w:t xml:space="preserve">, </w:t>
      </w:r>
      <w:hyperlink w:anchor="_ENREF_80" w:tooltip="Rodríguez-Vidal, 2014 #25647" w:history="1">
        <w:r w:rsidR="00806376">
          <w:rPr>
            <w:noProof/>
          </w:rPr>
          <w:t>Rodríguez-Vidal</w:t>
        </w:r>
        <w:r w:rsidR="00806376" w:rsidRPr="00962FBC">
          <w:rPr>
            <w:i/>
            <w:noProof/>
          </w:rPr>
          <w:t xml:space="preserve"> et al.</w:t>
        </w:r>
        <w:r w:rsidR="00806376">
          <w:rPr>
            <w:noProof/>
          </w:rPr>
          <w:t xml:space="preserve"> 2014</w:t>
        </w:r>
      </w:hyperlink>
      <w:r w:rsidR="00962FBC">
        <w:rPr>
          <w:noProof/>
        </w:rPr>
        <w:t xml:space="preserve">, </w:t>
      </w:r>
      <w:hyperlink w:anchor="_ENREF_81" w:tooltip="Roldán, 2013 #24058" w:history="1">
        <w:r w:rsidR="00806376">
          <w:rPr>
            <w:noProof/>
          </w:rPr>
          <w:t>Roldán</w:t>
        </w:r>
        <w:r w:rsidR="00806376" w:rsidRPr="00962FBC">
          <w:rPr>
            <w:i/>
            <w:noProof/>
          </w:rPr>
          <w:t xml:space="preserve"> et al.</w:t>
        </w:r>
        <w:r w:rsidR="00806376">
          <w:rPr>
            <w:noProof/>
          </w:rPr>
          <w:t xml:space="preserve"> 2013</w:t>
        </w:r>
      </w:hyperlink>
      <w:r w:rsidR="00962FBC">
        <w:rPr>
          <w:noProof/>
        </w:rPr>
        <w:t xml:space="preserve">, </w:t>
      </w:r>
      <w:hyperlink w:anchor="_ENREF_89" w:tooltip="Turk, 2006 #10041" w:history="1">
        <w:r w:rsidR="00806376">
          <w:rPr>
            <w:noProof/>
          </w:rPr>
          <w:t>Turk</w:t>
        </w:r>
        <w:r w:rsidR="00806376" w:rsidRPr="00962FBC">
          <w:rPr>
            <w:i/>
            <w:noProof/>
          </w:rPr>
          <w:t xml:space="preserve"> et al.</w:t>
        </w:r>
        <w:r w:rsidR="00806376">
          <w:rPr>
            <w:noProof/>
          </w:rPr>
          <w:t xml:space="preserve"> 2006</w:t>
        </w:r>
      </w:hyperlink>
      <w:r w:rsidR="00962FBC">
        <w:rPr>
          <w:noProof/>
        </w:rPr>
        <w:t xml:space="preserve">, </w:t>
      </w:r>
      <w:hyperlink w:anchor="_ENREF_115" w:tooltip="Zilhão, 2012 #23980" w:history="1">
        <w:r w:rsidR="00806376">
          <w:rPr>
            <w:noProof/>
          </w:rPr>
          <w:t>Zilhão 2012</w:t>
        </w:r>
      </w:hyperlink>
      <w:r w:rsidR="00962FBC">
        <w:rPr>
          <w:noProof/>
        </w:rPr>
        <w:t xml:space="preserve">, </w:t>
      </w:r>
      <w:hyperlink w:anchor="_ENREF_116" w:tooltip="Zilhão, 2010 #10790" w:history="1">
        <w:r w:rsidR="00806376">
          <w:rPr>
            <w:noProof/>
          </w:rPr>
          <w:t>Zilhão</w:t>
        </w:r>
        <w:r w:rsidR="00806376" w:rsidRPr="00962FBC">
          <w:rPr>
            <w:i/>
            <w:noProof/>
          </w:rPr>
          <w:t xml:space="preserve"> et al.</w:t>
        </w:r>
        <w:r w:rsidR="00806376">
          <w:rPr>
            <w:noProof/>
          </w:rPr>
          <w:t xml:space="preserve"> 2010</w:t>
        </w:r>
      </w:hyperlink>
      <w:r w:rsidR="00962FBC">
        <w:rPr>
          <w:noProof/>
        </w:rPr>
        <w:t>)</w:t>
      </w:r>
      <w:r>
        <w:fldChar w:fldCharType="end"/>
      </w:r>
    </w:p>
    <w:p w:rsidR="00B91342" w:rsidRDefault="00B91342" w:rsidP="00806376">
      <w:pPr>
        <w:pStyle w:val="Podtitul"/>
      </w:pPr>
      <w:r>
        <w:t>Antropologie</w:t>
      </w:r>
    </w:p>
    <w:p w:rsidR="00B91342" w:rsidRDefault="00B91342">
      <w:r>
        <w:fldChar w:fldCharType="begin">
          <w:fldData xml:space="preserve">PEVuZE5vdGU+PENpdGU+PEF1dGhvcj5Hw7NtZXotT2xpdmVuY2lhPC9BdXRob3I+PFllYXI+MjAx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=
</w:fldData>
        </w:fldChar>
      </w:r>
      <w:r>
        <w:instrText xml:space="preserve"> ADDIN EN.CITE </w:instrText>
      </w:r>
      <w:r>
        <w:fldChar w:fldCharType="begin">
          <w:fldData xml:space="preserve">PEVuZE5vdGU+PENpdGU+PEF1dGhvcj5Hw7NtZXotT2xpdmVuY2lhPC9BdXRob3I+PFllYXI+MjAx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=
</w:fldData>
        </w:fldChar>
      </w:r>
      <w:r>
        <w:instrText xml:space="preserve"> ADDIN EN.CITE.DATA </w:instrText>
      </w:r>
      <w:r>
        <w:fldChar w:fldCharType="end"/>
      </w:r>
      <w:r>
        <w:fldChar w:fldCharType="separate"/>
      </w:r>
      <w:r>
        <w:rPr>
          <w:noProof/>
        </w:rPr>
        <w:t>(</w:t>
      </w:r>
      <w:hyperlink w:anchor="_ENREF_14" w:tooltip="Brace, 1979 #156" w:history="1">
        <w:r w:rsidR="00806376">
          <w:rPr>
            <w:noProof/>
          </w:rPr>
          <w:t>Brace 1979</w:t>
        </w:r>
      </w:hyperlink>
      <w:r>
        <w:rPr>
          <w:noProof/>
        </w:rPr>
        <w:t xml:space="preserve">, </w:t>
      </w:r>
      <w:hyperlink w:anchor="_ENREF_28" w:tooltip="Condemi, 2011 #16922" w:history="1">
        <w:r w:rsidR="00806376">
          <w:rPr>
            <w:noProof/>
          </w:rPr>
          <w:t>Condemi 2011</w:t>
        </w:r>
      </w:hyperlink>
      <w:r>
        <w:rPr>
          <w:noProof/>
        </w:rPr>
        <w:t xml:space="preserve">, </w:t>
      </w:r>
      <w:hyperlink w:anchor="_ENREF_31" w:tooltip="Davies, 2014 #25793" w:history="1">
        <w:r w:rsidR="00806376">
          <w:rPr>
            <w:noProof/>
          </w:rPr>
          <w:t>Davies 2014</w:t>
        </w:r>
      </w:hyperlink>
      <w:r>
        <w:rPr>
          <w:noProof/>
        </w:rPr>
        <w:t xml:space="preserve">, </w:t>
      </w:r>
      <w:hyperlink w:anchor="_ENREF_36" w:tooltip="Dodge, 2012 #22515" w:history="1">
        <w:r w:rsidR="00806376">
          <w:rPr>
            <w:noProof/>
          </w:rPr>
          <w:t>Dodge 2012</w:t>
        </w:r>
      </w:hyperlink>
      <w:r>
        <w:rPr>
          <w:noProof/>
        </w:rPr>
        <w:t xml:space="preserve">, </w:t>
      </w:r>
      <w:hyperlink w:anchor="_ENREF_42" w:tooltip="Gómez-Olivencia, 2015 #26442" w:history="1">
        <w:r w:rsidR="00806376">
          <w:rPr>
            <w:noProof/>
          </w:rPr>
          <w:t>Gómez-Olivencia</w:t>
        </w:r>
        <w:r w:rsidR="00806376" w:rsidRPr="00B91342">
          <w:rPr>
            <w:i/>
            <w:noProof/>
          </w:rPr>
          <w:t xml:space="preserve"> et al.</w:t>
        </w:r>
        <w:r w:rsidR="00806376">
          <w:rPr>
            <w:noProof/>
          </w:rPr>
          <w:t xml:space="preserve"> 2015</w:t>
        </w:r>
      </w:hyperlink>
      <w:r>
        <w:rPr>
          <w:noProof/>
        </w:rPr>
        <w:t xml:space="preserve">, </w:t>
      </w:r>
      <w:hyperlink w:anchor="_ENREF_48" w:tooltip="Howells, 1974 #2908" w:history="1">
        <w:r w:rsidR="00806376">
          <w:rPr>
            <w:noProof/>
          </w:rPr>
          <w:t>Howells 1974</w:t>
        </w:r>
      </w:hyperlink>
      <w:r>
        <w:rPr>
          <w:noProof/>
        </w:rPr>
        <w:t xml:space="preserve">, </w:t>
      </w:r>
      <w:hyperlink w:anchor="_ENREF_49" w:tooltip="Hublin, 2006 #13427" w:history="1">
        <w:r w:rsidR="00806376">
          <w:rPr>
            <w:noProof/>
          </w:rPr>
          <w:t>Hublin, Bailey 2006</w:t>
        </w:r>
      </w:hyperlink>
      <w:r>
        <w:rPr>
          <w:noProof/>
        </w:rPr>
        <w:t xml:space="preserve">, </w:t>
      </w:r>
      <w:hyperlink w:anchor="_ENREF_55" w:tooltip="Krause, 2007 #10386" w:history="1">
        <w:r w:rsidR="00806376">
          <w:rPr>
            <w:noProof/>
          </w:rPr>
          <w:t>Krause</w:t>
        </w:r>
        <w:r w:rsidR="00806376" w:rsidRPr="00B91342">
          <w:rPr>
            <w:i/>
            <w:noProof/>
          </w:rPr>
          <w:t xml:space="preserve"> et al.</w:t>
        </w:r>
        <w:r w:rsidR="00806376">
          <w:rPr>
            <w:noProof/>
          </w:rPr>
          <w:t xml:space="preserve"> 2007</w:t>
        </w:r>
      </w:hyperlink>
      <w:r>
        <w:rPr>
          <w:noProof/>
        </w:rPr>
        <w:t xml:space="preserve">, </w:t>
      </w:r>
      <w:hyperlink w:anchor="_ENREF_73" w:tooltip="Pettitt, 2002 #25763" w:history="1">
        <w:r w:rsidR="00806376">
          <w:rPr>
            <w:noProof/>
          </w:rPr>
          <w:t>Pettitt 2002</w:t>
        </w:r>
      </w:hyperlink>
      <w:r>
        <w:rPr>
          <w:noProof/>
        </w:rPr>
        <w:t xml:space="preserve">, </w:t>
      </w:r>
      <w:hyperlink w:anchor="_ENREF_83" w:tooltip="Schrenk, 2009 #24346" w:history="1">
        <w:r w:rsidR="00806376">
          <w:rPr>
            <w:noProof/>
          </w:rPr>
          <w:t>Schrenk, Müller 2009</w:t>
        </w:r>
      </w:hyperlink>
      <w:r>
        <w:rPr>
          <w:noProof/>
        </w:rPr>
        <w:t xml:space="preserve">, </w:t>
      </w:r>
      <w:hyperlink w:anchor="_ENREF_88" w:tooltip="Trinkaus, 1995 #2312" w:history="1">
        <w:r w:rsidR="00806376">
          <w:rPr>
            <w:noProof/>
          </w:rPr>
          <w:t>Trinkaus 1995</w:t>
        </w:r>
      </w:hyperlink>
      <w:r>
        <w:rPr>
          <w:noProof/>
        </w:rPr>
        <w:t xml:space="preserve">, </w:t>
      </w:r>
      <w:hyperlink w:anchor="_ENREF_112" w:tooltip="Walker, 2012 #22514" w:history="1">
        <w:r w:rsidR="00806376">
          <w:rPr>
            <w:noProof/>
          </w:rPr>
          <w:t>Walker</w:t>
        </w:r>
        <w:r w:rsidR="00806376" w:rsidRPr="00B91342">
          <w:rPr>
            <w:i/>
            <w:noProof/>
          </w:rPr>
          <w:t xml:space="preserve"> et al.</w:t>
        </w:r>
        <w:r w:rsidR="00806376">
          <w:rPr>
            <w:noProof/>
          </w:rPr>
          <w:t xml:space="preserve"> 2012</w:t>
        </w:r>
      </w:hyperlink>
      <w:r>
        <w:rPr>
          <w:noProof/>
        </w:rPr>
        <w:t>)</w:t>
      </w:r>
      <w:r>
        <w:fldChar w:fldCharType="end"/>
      </w:r>
    </w:p>
    <w:p w:rsidR="00B91342" w:rsidRDefault="00B91342" w:rsidP="00806376">
      <w:pPr>
        <w:pStyle w:val="Podtitul"/>
      </w:pPr>
      <w:proofErr w:type="spellStart"/>
      <w:r>
        <w:t>Kanibalusmus</w:t>
      </w:r>
      <w:proofErr w:type="spellEnd"/>
    </w:p>
    <w:p w:rsidR="00B91342" w:rsidRDefault="00B91342">
      <w:r>
        <w:fldChar w:fldCharType="begin">
          <w:fldData xml:space="preserve">PEVuZE5vdGU+PENpdGU+PEF1dGhvcj5MZSBNb3J0PC9BdXRob3I+PFllYXI+MTk5ODwvWWVhcj48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</w:fldData>
        </w:fldChar>
      </w:r>
      <w:r w:rsidR="006301F0">
        <w:instrText xml:space="preserve"> ADDIN EN.CITE </w:instrText>
      </w:r>
      <w:r w:rsidR="006301F0">
        <w:fldChar w:fldCharType="begin">
          <w:fldData xml:space="preserve">PEVuZE5vdGU+PENpdGU+PEF1dGhvcj5MZSBNb3J0PC9BdXRob3I+PFllYXI+MTk5ODwvWWVhcj48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</w:fldData>
        </w:fldChar>
      </w:r>
      <w:r w:rsidR="006301F0">
        <w:instrText xml:space="preserve"> ADDIN EN.CITE.DATA </w:instrText>
      </w:r>
      <w:r w:rsidR="006301F0">
        <w:fldChar w:fldCharType="end"/>
      </w:r>
      <w:r>
        <w:fldChar w:fldCharType="separate"/>
      </w:r>
      <w:r w:rsidR="006301F0">
        <w:rPr>
          <w:noProof/>
        </w:rPr>
        <w:t>(</w:t>
      </w:r>
      <w:hyperlink w:anchor="_ENREF_32" w:tooltip="Defleur, 1999 #10337" w:history="1">
        <w:r w:rsidR="00806376">
          <w:rPr>
            <w:noProof/>
          </w:rPr>
          <w:t>Defleur</w:t>
        </w:r>
        <w:r w:rsidR="00806376" w:rsidRPr="006301F0">
          <w:rPr>
            <w:i/>
            <w:noProof/>
          </w:rPr>
          <w:t xml:space="preserve"> et al.</w:t>
        </w:r>
        <w:r w:rsidR="00806376">
          <w:rPr>
            <w:noProof/>
          </w:rPr>
          <w:t xml:space="preserve"> 1999</w:t>
        </w:r>
      </w:hyperlink>
      <w:r w:rsidR="006301F0">
        <w:rPr>
          <w:noProof/>
        </w:rPr>
        <w:t xml:space="preserve">, </w:t>
      </w:r>
      <w:hyperlink w:anchor="_ENREF_39" w:tooltip="Garralda, 2005 #16872" w:history="1">
        <w:r w:rsidR="00806376">
          <w:rPr>
            <w:noProof/>
          </w:rPr>
          <w:t>Garralda</w:t>
        </w:r>
        <w:r w:rsidR="00806376" w:rsidRPr="006301F0">
          <w:rPr>
            <w:i/>
            <w:noProof/>
          </w:rPr>
          <w:t xml:space="preserve"> et al.</w:t>
        </w:r>
        <w:r w:rsidR="00806376">
          <w:rPr>
            <w:noProof/>
          </w:rPr>
          <w:t xml:space="preserve"> 2005</w:t>
        </w:r>
      </w:hyperlink>
      <w:r w:rsidR="006301F0">
        <w:rPr>
          <w:noProof/>
        </w:rPr>
        <w:t xml:space="preserve">, </w:t>
      </w:r>
      <w:hyperlink w:anchor="_ENREF_40" w:tooltip="Garralda, 2000 #18706" w:history="1">
        <w:r w:rsidR="00806376">
          <w:rPr>
            <w:noProof/>
          </w:rPr>
          <w:t>Garralda, Vandermeersch 2000</w:t>
        </w:r>
      </w:hyperlink>
      <w:r w:rsidR="006301F0">
        <w:rPr>
          <w:noProof/>
        </w:rPr>
        <w:t xml:space="preserve">, </w:t>
      </w:r>
      <w:hyperlink w:anchor="_ENREF_57" w:tooltip="Le Mort, 1998 #23120" w:history="1">
        <w:r w:rsidR="00806376">
          <w:rPr>
            <w:noProof/>
          </w:rPr>
          <w:t>Le Mort 1998</w:t>
        </w:r>
      </w:hyperlink>
      <w:r w:rsidR="006301F0">
        <w:rPr>
          <w:noProof/>
        </w:rPr>
        <w:t xml:space="preserve">, </w:t>
      </w:r>
      <w:hyperlink w:anchor="_ENREF_65" w:tooltip="Orschiedt, 2008 #24305" w:history="1">
        <w:r w:rsidR="00806376">
          <w:rPr>
            <w:noProof/>
          </w:rPr>
          <w:t>Orschiedt 2008</w:t>
        </w:r>
      </w:hyperlink>
      <w:r w:rsidR="006301F0">
        <w:rPr>
          <w:noProof/>
        </w:rPr>
        <w:t xml:space="preserve">, </w:t>
      </w:r>
      <w:hyperlink w:anchor="_ENREF_82" w:tooltip="Rosas, 2012 #23215" w:history="1">
        <w:r w:rsidR="00806376">
          <w:rPr>
            <w:noProof/>
          </w:rPr>
          <w:t>Rosas</w:t>
        </w:r>
        <w:r w:rsidR="00806376" w:rsidRPr="006301F0">
          <w:rPr>
            <w:i/>
            <w:noProof/>
          </w:rPr>
          <w:t xml:space="preserve"> et al.</w:t>
        </w:r>
        <w:r w:rsidR="00806376">
          <w:rPr>
            <w:noProof/>
          </w:rPr>
          <w:t xml:space="preserve"> 2012</w:t>
        </w:r>
      </w:hyperlink>
      <w:r w:rsidR="006301F0">
        <w:rPr>
          <w:noProof/>
        </w:rPr>
        <w:t xml:space="preserve">, </w:t>
      </w:r>
      <w:hyperlink w:anchor="_ENREF_101" w:tooltip="Ullrich, 1982 #22943" w:history="1">
        <w:r w:rsidR="00806376">
          <w:rPr>
            <w:noProof/>
          </w:rPr>
          <w:t>Ullrich 1982</w:t>
        </w:r>
      </w:hyperlink>
      <w:r w:rsidR="006301F0">
        <w:rPr>
          <w:noProof/>
        </w:rPr>
        <w:t xml:space="preserve">, </w:t>
      </w:r>
      <w:hyperlink w:anchor="_ENREF_102" w:tooltip="Ullrich, 2005 #16878" w:history="1">
        <w:r w:rsidR="00806376">
          <w:rPr>
            <w:noProof/>
          </w:rPr>
          <w:t>Ullrich 2005</w:t>
        </w:r>
      </w:hyperlink>
      <w:r w:rsidR="006301F0">
        <w:rPr>
          <w:noProof/>
        </w:rPr>
        <w:t xml:space="preserve">, </w:t>
      </w:r>
      <w:hyperlink w:anchor="_ENREF_111" w:tooltip="Villa, 1992 #1686" w:history="1">
        <w:r w:rsidR="00806376">
          <w:rPr>
            <w:noProof/>
          </w:rPr>
          <w:t>Villa 1992</w:t>
        </w:r>
      </w:hyperlink>
      <w:r w:rsidR="006301F0">
        <w:rPr>
          <w:noProof/>
        </w:rPr>
        <w:t>)</w:t>
      </w:r>
      <w:r>
        <w:fldChar w:fldCharType="end"/>
      </w:r>
    </w:p>
    <w:p w:rsidR="003E0BA5" w:rsidRDefault="003E0BA5" w:rsidP="00806376">
      <w:pPr>
        <w:pStyle w:val="Podtitul"/>
      </w:pPr>
      <w:r>
        <w:t>Německo</w:t>
      </w:r>
    </w:p>
    <w:p w:rsidR="003E0BA5" w:rsidRDefault="003E0BA5">
      <w:r>
        <w:fldChar w:fldCharType="begin">
          <w:fldData xml:space="preserve">PEVuZE5vdGU+PENpdGU+PEF1dGhvcj5Cb3NpbnNraTwvQXV0aG9yPjxZZWFyPjE5Njc8L1llYXI+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</w:fldData>
        </w:fldChar>
      </w:r>
      <w:r w:rsidR="005F27BB">
        <w:instrText xml:space="preserve"> ADDIN EN.CITE </w:instrText>
      </w:r>
      <w:r w:rsidR="005F27BB">
        <w:fldChar w:fldCharType="begin">
          <w:fldData xml:space="preserve">PEVuZE5vdGU+PENpdGU+PEF1dGhvcj5Cb3NpbnNraTwvQXV0aG9yPjxZZWFyPjE5Njc8L1llYXI+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</w:fldData>
        </w:fldChar>
      </w:r>
      <w:r w:rsidR="005F27BB">
        <w:instrText xml:space="preserve"> ADDIN EN.CITE.DATA </w:instrText>
      </w:r>
      <w:r w:rsidR="005F27BB">
        <w:fldChar w:fldCharType="end"/>
      </w:r>
      <w:r>
        <w:fldChar w:fldCharType="separate"/>
      </w:r>
      <w:r w:rsidR="005F27BB">
        <w:rPr>
          <w:noProof/>
        </w:rPr>
        <w:t>(</w:t>
      </w:r>
      <w:hyperlink w:anchor="_ENREF_11" w:tooltip="Bosinski, 1967 #19192" w:history="1">
        <w:r w:rsidR="00806376">
          <w:rPr>
            <w:noProof/>
          </w:rPr>
          <w:t>Bosinski 1967</w:t>
        </w:r>
      </w:hyperlink>
      <w:r w:rsidR="005F27BB">
        <w:rPr>
          <w:noProof/>
        </w:rPr>
        <w:t xml:space="preserve">, </w:t>
      </w:r>
      <w:hyperlink w:anchor="_ENREF_23" w:tooltip="Conard, 2001 #21560" w:history="1">
        <w:r w:rsidR="00806376">
          <w:rPr>
            <w:noProof/>
          </w:rPr>
          <w:t>Conard 2001</w:t>
        </w:r>
      </w:hyperlink>
      <w:r w:rsidR="005F27BB">
        <w:rPr>
          <w:noProof/>
        </w:rPr>
        <w:t xml:space="preserve">, </w:t>
      </w:r>
      <w:hyperlink w:anchor="_ENREF_24" w:tooltip="Conard, 2011 #23820" w:history="1">
        <w:r w:rsidR="00806376">
          <w:rPr>
            <w:noProof/>
          </w:rPr>
          <w:t>2011</w:t>
        </w:r>
      </w:hyperlink>
      <w:r w:rsidR="005F27BB">
        <w:rPr>
          <w:noProof/>
        </w:rPr>
        <w:t xml:space="preserve">, </w:t>
      </w:r>
      <w:hyperlink w:anchor="_ENREF_25" w:tooltip="Conard, 2006 #6447" w:history="1">
        <w:r w:rsidR="00806376">
          <w:rPr>
            <w:noProof/>
          </w:rPr>
          <w:t>Conard, Bolus 2006</w:t>
        </w:r>
      </w:hyperlink>
      <w:r w:rsidR="005F27BB">
        <w:rPr>
          <w:noProof/>
        </w:rPr>
        <w:t xml:space="preserve">, </w:t>
      </w:r>
      <w:hyperlink w:anchor="_ENREF_26" w:tooltip="Conard, 2008 #40" w:history="1">
        <w:r w:rsidR="00806376">
          <w:rPr>
            <w:noProof/>
          </w:rPr>
          <w:t>Conard, Bolus 2008</w:t>
        </w:r>
      </w:hyperlink>
      <w:r w:rsidR="005F27BB">
        <w:rPr>
          <w:noProof/>
        </w:rPr>
        <w:t xml:space="preserve">, </w:t>
      </w:r>
      <w:hyperlink w:anchor="_ENREF_27" w:tooltip="Conard, 2006 #13423" w:history="1">
        <w:r w:rsidR="00806376">
          <w:rPr>
            <w:noProof/>
          </w:rPr>
          <w:t>Conard</w:t>
        </w:r>
        <w:r w:rsidR="00806376" w:rsidRPr="005F27BB">
          <w:rPr>
            <w:i/>
            <w:noProof/>
          </w:rPr>
          <w:t xml:space="preserve"> et al.</w:t>
        </w:r>
        <w:r w:rsidR="00806376">
          <w:rPr>
            <w:noProof/>
          </w:rPr>
          <w:t xml:space="preserve"> 2006</w:t>
        </w:r>
      </w:hyperlink>
      <w:r w:rsidR="005F27BB">
        <w:rPr>
          <w:noProof/>
        </w:rPr>
        <w:t xml:space="preserve">, </w:t>
      </w:r>
      <w:hyperlink w:anchor="_ENREF_43" w:tooltip="Grunberg, 2002 #8948" w:history="1">
        <w:r w:rsidR="00806376">
          <w:rPr>
            <w:noProof/>
          </w:rPr>
          <w:t>Grunberg 2002</w:t>
        </w:r>
      </w:hyperlink>
      <w:r w:rsidR="005F27BB">
        <w:rPr>
          <w:noProof/>
        </w:rPr>
        <w:t xml:space="preserve">, </w:t>
      </w:r>
      <w:hyperlink w:anchor="_ENREF_50" w:tooltip="Jöris, 2006 #25417" w:history="1">
        <w:r w:rsidR="00806376">
          <w:rPr>
            <w:noProof/>
          </w:rPr>
          <w:t>Jöris 2006</w:t>
        </w:r>
      </w:hyperlink>
      <w:r w:rsidR="005F27BB">
        <w:rPr>
          <w:noProof/>
        </w:rPr>
        <w:t xml:space="preserve">, </w:t>
      </w:r>
      <w:hyperlink w:anchor="_ENREF_60" w:tooltip="Mania, 1973 #23931" w:history="1">
        <w:r w:rsidR="00806376">
          <w:rPr>
            <w:noProof/>
          </w:rPr>
          <w:t>Mania, Toepfer 1973</w:t>
        </w:r>
      </w:hyperlink>
      <w:r w:rsidR="005F27BB">
        <w:rPr>
          <w:noProof/>
        </w:rPr>
        <w:t xml:space="preserve">, </w:t>
      </w:r>
      <w:hyperlink w:anchor="_ENREF_76" w:tooltip="Richter, 1997 #16785" w:history="1">
        <w:r w:rsidR="00806376">
          <w:rPr>
            <w:noProof/>
          </w:rPr>
          <w:t>Richter 1997</w:t>
        </w:r>
      </w:hyperlink>
      <w:r w:rsidR="005F27BB">
        <w:rPr>
          <w:noProof/>
        </w:rPr>
        <w:t xml:space="preserve">, </w:t>
      </w:r>
      <w:hyperlink w:anchor="_ENREF_77" w:tooltip="Richter, 2001 #21559" w:history="1">
        <w:r w:rsidR="00806376">
          <w:rPr>
            <w:noProof/>
          </w:rPr>
          <w:t>2001</w:t>
        </w:r>
      </w:hyperlink>
      <w:r w:rsidR="005F27BB">
        <w:rPr>
          <w:noProof/>
        </w:rPr>
        <w:t xml:space="preserve">, </w:t>
      </w:r>
      <w:hyperlink w:anchor="_ENREF_78" w:tooltip="Richter, 2007 #16779" w:history="1">
        <w:r w:rsidR="00806376">
          <w:rPr>
            <w:noProof/>
          </w:rPr>
          <w:t>2007</w:t>
        </w:r>
      </w:hyperlink>
      <w:r w:rsidR="005F27BB">
        <w:rPr>
          <w:noProof/>
        </w:rPr>
        <w:t xml:space="preserve">, </w:t>
      </w:r>
      <w:hyperlink w:anchor="_ENREF_79" w:tooltip="Richter, 2011 #16935" w:history="1">
        <w:r w:rsidR="00806376">
          <w:rPr>
            <w:noProof/>
          </w:rPr>
          <w:t>2011</w:t>
        </w:r>
      </w:hyperlink>
      <w:r w:rsidR="005F27BB">
        <w:rPr>
          <w:noProof/>
        </w:rPr>
        <w:t>)</w:t>
      </w:r>
      <w:r>
        <w:fldChar w:fldCharType="end"/>
      </w:r>
    </w:p>
    <w:p w:rsidR="003E0BA5" w:rsidRDefault="003E0BA5" w:rsidP="00806376">
      <w:pPr>
        <w:pStyle w:val="Podtitul"/>
      </w:pPr>
      <w:r>
        <w:t>Polsko</w:t>
      </w:r>
    </w:p>
    <w:p w:rsidR="005F27BB" w:rsidRDefault="003E0BA5">
      <w:r>
        <w:fldChar w:fldCharType="begin">
          <w:fldData xml:space="preserve">PEVuZE5vdGU+PENpdGU+PEF1dGhvcj5LcnVrb3dza2k8L0F1dGhvcj48WWVhcj4xOTM5LTE5NDg8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</w:fldData>
        </w:fldChar>
      </w:r>
      <w:r w:rsidR="005F27BB">
        <w:instrText xml:space="preserve"> ADDIN EN.CITE </w:instrText>
      </w:r>
      <w:r w:rsidR="005F27BB">
        <w:fldChar w:fldCharType="begin">
          <w:fldData xml:space="preserve">PEVuZE5vdGU+PENpdGU+PEF1dGhvcj5LcnVrb3dza2k8L0F1dGhvcj48WWVhcj4xOTM5LTE5NDg8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</w:fldData>
        </w:fldChar>
      </w:r>
      <w:r w:rsidR="005F27BB">
        <w:instrText xml:space="preserve"> ADDIN EN.CITE.DATA </w:instrText>
      </w:r>
      <w:r w:rsidR="005F27BB">
        <w:fldChar w:fldCharType="end"/>
      </w:r>
      <w:r>
        <w:fldChar w:fldCharType="separate"/>
      </w:r>
      <w:r w:rsidR="005F27BB">
        <w:rPr>
          <w:noProof/>
        </w:rPr>
        <w:t>(</w:t>
      </w:r>
      <w:hyperlink w:anchor="_ENREF_10" w:tooltip="Boroń, 2006 #23808" w:history="1">
        <w:r w:rsidR="00806376">
          <w:rPr>
            <w:noProof/>
          </w:rPr>
          <w:t>Boroń 2006</w:t>
        </w:r>
      </w:hyperlink>
      <w:r w:rsidR="005F27BB">
        <w:rPr>
          <w:noProof/>
        </w:rPr>
        <w:t xml:space="preserve">, </w:t>
      </w:r>
      <w:hyperlink w:anchor="_ENREF_15" w:tooltip="Burdukiewicz, 2000 #24001" w:history="1">
        <w:r w:rsidR="00806376">
          <w:rPr>
            <w:noProof/>
          </w:rPr>
          <w:t>Burdukiewicz 2000</w:t>
        </w:r>
      </w:hyperlink>
      <w:r w:rsidR="005F27BB">
        <w:rPr>
          <w:noProof/>
        </w:rPr>
        <w:t xml:space="preserve">, </w:t>
      </w:r>
      <w:hyperlink w:anchor="_ENREF_29" w:tooltip="Cyrek, 2012 #24533" w:history="1">
        <w:r w:rsidR="00806376">
          <w:rPr>
            <w:noProof/>
          </w:rPr>
          <w:t>Cyrek</w:t>
        </w:r>
        <w:r w:rsidR="00806376" w:rsidRPr="005F27BB">
          <w:rPr>
            <w:i/>
            <w:noProof/>
          </w:rPr>
          <w:t xml:space="preserve"> et al.</w:t>
        </w:r>
        <w:r w:rsidR="00806376">
          <w:rPr>
            <w:noProof/>
          </w:rPr>
          <w:t xml:space="preserve"> 2012</w:t>
        </w:r>
      </w:hyperlink>
      <w:r w:rsidR="005F27BB">
        <w:rPr>
          <w:noProof/>
        </w:rPr>
        <w:t xml:space="preserve">, </w:t>
      </w:r>
      <w:hyperlink w:anchor="_ENREF_41" w:tooltip="Ginter, 2012 #24535" w:history="1">
        <w:r w:rsidR="00806376">
          <w:rPr>
            <w:noProof/>
          </w:rPr>
          <w:t>Ginter</w:t>
        </w:r>
        <w:r w:rsidR="00806376" w:rsidRPr="005F27BB">
          <w:rPr>
            <w:i/>
            <w:noProof/>
          </w:rPr>
          <w:t xml:space="preserve"> et al.</w:t>
        </w:r>
        <w:r w:rsidR="00806376">
          <w:rPr>
            <w:noProof/>
          </w:rPr>
          <w:t xml:space="preserve"> 2012</w:t>
        </w:r>
      </w:hyperlink>
      <w:r w:rsidR="005F27BB">
        <w:rPr>
          <w:noProof/>
        </w:rPr>
        <w:t xml:space="preserve">, </w:t>
      </w:r>
      <w:hyperlink w:anchor="_ENREF_22" w:tooltip="Chmielewski, 1969 #21637" w:history="1">
        <w:r w:rsidR="00806376">
          <w:rPr>
            <w:noProof/>
          </w:rPr>
          <w:t>Chmielewski 1969</w:t>
        </w:r>
      </w:hyperlink>
      <w:r w:rsidR="005F27BB">
        <w:rPr>
          <w:noProof/>
        </w:rPr>
        <w:t xml:space="preserve">, </w:t>
      </w:r>
      <w:hyperlink w:anchor="_ENREF_53" w:tooltip="Kozłowski, 1997 #11406" w:history="1">
        <w:r w:rsidR="00806376">
          <w:rPr>
            <w:noProof/>
          </w:rPr>
          <w:t>Kozłowski</w:t>
        </w:r>
        <w:r w:rsidR="00806376" w:rsidRPr="005F27BB">
          <w:rPr>
            <w:i/>
            <w:noProof/>
          </w:rPr>
          <w:t xml:space="preserve"> et al.</w:t>
        </w:r>
        <w:r w:rsidR="00806376">
          <w:rPr>
            <w:noProof/>
          </w:rPr>
          <w:t xml:space="preserve"> 1997</w:t>
        </w:r>
      </w:hyperlink>
      <w:r w:rsidR="005F27BB">
        <w:rPr>
          <w:noProof/>
        </w:rPr>
        <w:t xml:space="preserve">, </w:t>
      </w:r>
      <w:hyperlink w:anchor="_ENREF_54" w:tooltip="Kozłowski, 2006 #19124" w:history="1">
        <w:r w:rsidR="00806376">
          <w:rPr>
            <w:noProof/>
          </w:rPr>
          <w:t>Kozłowski 2006</w:t>
        </w:r>
      </w:hyperlink>
      <w:r w:rsidR="005F27BB">
        <w:rPr>
          <w:noProof/>
        </w:rPr>
        <w:t xml:space="preserve">, </w:t>
      </w:r>
      <w:hyperlink w:anchor="_ENREF_56" w:tooltip="Krukowski, 1939-1948 #23818" w:history="1">
        <w:r w:rsidR="00806376">
          <w:rPr>
            <w:noProof/>
          </w:rPr>
          <w:t>Krukowski 1939-1948</w:t>
        </w:r>
      </w:hyperlink>
      <w:r w:rsidR="005F27BB">
        <w:rPr>
          <w:noProof/>
        </w:rPr>
        <w:t xml:space="preserve">, </w:t>
      </w:r>
      <w:hyperlink w:anchor="_ENREF_103" w:tooltip="Urbanowski, 2010 #20870" w:history="1">
        <w:r w:rsidR="00806376">
          <w:rPr>
            <w:noProof/>
          </w:rPr>
          <w:t>Urbanowski</w:t>
        </w:r>
        <w:r w:rsidR="00806376" w:rsidRPr="005F27BB">
          <w:rPr>
            <w:i/>
            <w:noProof/>
          </w:rPr>
          <w:t xml:space="preserve"> et al.</w:t>
        </w:r>
        <w:r w:rsidR="00806376">
          <w:rPr>
            <w:noProof/>
          </w:rPr>
          <w:t xml:space="preserve"> 2010</w:t>
        </w:r>
      </w:hyperlink>
      <w:r w:rsidR="005F27BB">
        <w:rPr>
          <w:noProof/>
        </w:rPr>
        <w:t xml:space="preserve">, </w:t>
      </w:r>
      <w:hyperlink w:anchor="_ENREF_104" w:tooltip="Urbanowski, 2012 #24534" w:history="1">
        <w:r w:rsidR="00806376">
          <w:rPr>
            <w:noProof/>
          </w:rPr>
          <w:t>Urbanowski</w:t>
        </w:r>
        <w:r w:rsidR="00806376" w:rsidRPr="005F27BB">
          <w:rPr>
            <w:i/>
            <w:noProof/>
          </w:rPr>
          <w:t xml:space="preserve"> et al.</w:t>
        </w:r>
        <w:r w:rsidR="00806376">
          <w:rPr>
            <w:noProof/>
          </w:rPr>
          <w:t xml:space="preserve"> 2012</w:t>
        </w:r>
      </w:hyperlink>
      <w:r w:rsidR="005F27BB">
        <w:rPr>
          <w:noProof/>
        </w:rPr>
        <w:t xml:space="preserve">, </w:t>
      </w:r>
      <w:hyperlink w:anchor="_ENREF_107" w:tooltip="Valde-Nowak, 2014 #25345" w:history="1">
        <w:r w:rsidR="00806376">
          <w:rPr>
            <w:noProof/>
          </w:rPr>
          <w:t>Valde-Nowak</w:t>
        </w:r>
        <w:r w:rsidR="00806376" w:rsidRPr="005F27BB">
          <w:rPr>
            <w:i/>
            <w:noProof/>
          </w:rPr>
          <w:t xml:space="preserve"> et al.</w:t>
        </w:r>
        <w:r w:rsidR="00806376">
          <w:rPr>
            <w:noProof/>
          </w:rPr>
          <w:t xml:space="preserve"> 2014</w:t>
        </w:r>
      </w:hyperlink>
      <w:r w:rsidR="005F27BB">
        <w:rPr>
          <w:noProof/>
        </w:rPr>
        <w:t xml:space="preserve">, </w:t>
      </w:r>
      <w:hyperlink w:anchor="_ENREF_114" w:tooltip="Wiśniewski, 2013 #24466" w:history="1">
        <w:r w:rsidR="00806376">
          <w:rPr>
            <w:noProof/>
          </w:rPr>
          <w:t>Wiśniewski</w:t>
        </w:r>
        <w:r w:rsidR="00806376" w:rsidRPr="005F27BB">
          <w:rPr>
            <w:i/>
            <w:noProof/>
          </w:rPr>
          <w:t xml:space="preserve"> et al.</w:t>
        </w:r>
        <w:r w:rsidR="00806376">
          <w:rPr>
            <w:noProof/>
          </w:rPr>
          <w:t xml:space="preserve"> 2013</w:t>
        </w:r>
      </w:hyperlink>
      <w:r w:rsidR="005F27BB">
        <w:rPr>
          <w:noProof/>
        </w:rPr>
        <w:t>)</w:t>
      </w:r>
      <w:r>
        <w:fldChar w:fldCharType="end"/>
      </w:r>
    </w:p>
    <w:p w:rsidR="005F27BB" w:rsidRDefault="005F27BB">
      <w:r>
        <w:lastRenderedPageBreak/>
        <w:br w:type="page"/>
      </w:r>
    </w:p>
    <w:p w:rsidR="004B4F6E" w:rsidRDefault="004B4F6E" w:rsidP="00806376">
      <w:pPr>
        <w:pStyle w:val="Podtitul"/>
      </w:pPr>
      <w:r>
        <w:lastRenderedPageBreak/>
        <w:t>Španělsko</w:t>
      </w:r>
    </w:p>
    <w:p w:rsidR="004B4F6E" w:rsidRDefault="004B4F6E" w:rsidP="00806376">
      <w:pPr>
        <w:pStyle w:val="Podtitul"/>
      </w:pPr>
      <w:r>
        <w:t>Itálie</w:t>
      </w:r>
    </w:p>
    <w:p w:rsidR="004B4F6E" w:rsidRDefault="004B4F6E">
      <w:r>
        <w:fldChar w:fldCharType="begin">
          <w:fldData xml:space="preserve">PEVuZE5vdGU+PENpdGU+PEF1dGhvcj5UYXNjaGluaTwvQXV0aG9yPjxZZWFyPjE5Nzk8L1llYXI+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</w:fldData>
        </w:fldChar>
      </w:r>
      <w:r w:rsidR="00467600">
        <w:instrText xml:space="preserve"> ADDIN EN.CITE </w:instrText>
      </w:r>
      <w:r w:rsidR="00467600">
        <w:fldChar w:fldCharType="begin">
          <w:fldData xml:space="preserve">PEVuZE5vdGU+PENpdGU+PEF1dGhvcj5UYXNjaGluaTwvQXV0aG9yPjxZZWFyPjE5Nzk8L1llYXI+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</w:fldData>
        </w:fldChar>
      </w:r>
      <w:r w:rsidR="00467600">
        <w:instrText xml:space="preserve"> ADDIN EN.CITE.DATA </w:instrText>
      </w:r>
      <w:r w:rsidR="00467600">
        <w:fldChar w:fldCharType="end"/>
      </w:r>
      <w:r>
        <w:fldChar w:fldCharType="separate"/>
      </w:r>
      <w:r w:rsidR="00467600">
        <w:rPr>
          <w:noProof/>
        </w:rPr>
        <w:t>(</w:t>
      </w:r>
      <w:hyperlink w:anchor="_ENREF_18" w:tooltip="Caloi, 1989 #11415" w:history="1">
        <w:r w:rsidR="00806376">
          <w:rPr>
            <w:noProof/>
          </w:rPr>
          <w:t>Caloi</w:t>
        </w:r>
        <w:r w:rsidR="00806376" w:rsidRPr="00467600">
          <w:rPr>
            <w:i/>
            <w:noProof/>
          </w:rPr>
          <w:t xml:space="preserve"> et al.</w:t>
        </w:r>
        <w:r w:rsidR="00806376">
          <w:rPr>
            <w:noProof/>
          </w:rPr>
          <w:t xml:space="preserve"> 1989</w:t>
        </w:r>
      </w:hyperlink>
      <w:r w:rsidR="00467600">
        <w:rPr>
          <w:noProof/>
        </w:rPr>
        <w:t xml:space="preserve">, </w:t>
      </w:r>
      <w:hyperlink w:anchor="_ENREF_58" w:tooltip="Longo, 2012 #22522" w:history="1">
        <w:r w:rsidR="00806376">
          <w:rPr>
            <w:noProof/>
          </w:rPr>
          <w:t>Longo</w:t>
        </w:r>
        <w:r w:rsidR="00806376" w:rsidRPr="00467600">
          <w:rPr>
            <w:i/>
            <w:noProof/>
          </w:rPr>
          <w:t xml:space="preserve"> et al.</w:t>
        </w:r>
        <w:r w:rsidR="00806376">
          <w:rPr>
            <w:noProof/>
          </w:rPr>
          <w:t xml:space="preserve"> 2012</w:t>
        </w:r>
      </w:hyperlink>
      <w:r w:rsidR="00467600">
        <w:rPr>
          <w:noProof/>
        </w:rPr>
        <w:t xml:space="preserve">, </w:t>
      </w:r>
      <w:hyperlink w:anchor="_ENREF_66" w:tooltip="Peresani,  #23327" w:history="1">
        <w:r w:rsidR="00806376">
          <w:rPr>
            <w:noProof/>
          </w:rPr>
          <w:t>Peresani</w:t>
        </w:r>
      </w:hyperlink>
      <w:r w:rsidR="00467600">
        <w:rPr>
          <w:noProof/>
        </w:rPr>
        <w:t xml:space="preserve">, </w:t>
      </w:r>
      <w:hyperlink w:anchor="_ENREF_67" w:tooltip="Peresani, 1998 #22907" w:history="1">
        <w:r w:rsidR="00806376">
          <w:rPr>
            <w:noProof/>
          </w:rPr>
          <w:t>1998</w:t>
        </w:r>
      </w:hyperlink>
      <w:r w:rsidR="00467600">
        <w:rPr>
          <w:noProof/>
        </w:rPr>
        <w:t xml:space="preserve">, </w:t>
      </w:r>
      <w:hyperlink w:anchor="_ENREF_70" w:tooltip="Peresani, 2008 #1865" w:history="1">
        <w:r w:rsidR="00806376">
          <w:rPr>
            <w:noProof/>
          </w:rPr>
          <w:t>Peresani</w:t>
        </w:r>
        <w:r w:rsidR="00806376" w:rsidRPr="00467600">
          <w:rPr>
            <w:i/>
            <w:noProof/>
          </w:rPr>
          <w:t xml:space="preserve"> et al.</w:t>
        </w:r>
        <w:r w:rsidR="00806376">
          <w:rPr>
            <w:noProof/>
          </w:rPr>
          <w:t xml:space="preserve"> 2008</w:t>
        </w:r>
      </w:hyperlink>
      <w:r w:rsidR="00467600">
        <w:rPr>
          <w:noProof/>
        </w:rPr>
        <w:t xml:space="preserve">, </w:t>
      </w:r>
      <w:hyperlink w:anchor="_ENREF_69" w:tooltip="Peresani, 2011 #21519" w:history="1">
        <w:r w:rsidR="00806376">
          <w:rPr>
            <w:noProof/>
          </w:rPr>
          <w:t>Peresani</w:t>
        </w:r>
        <w:r w:rsidR="00806376" w:rsidRPr="00467600">
          <w:rPr>
            <w:i/>
            <w:noProof/>
          </w:rPr>
          <w:t xml:space="preserve"> et al.</w:t>
        </w:r>
        <w:r w:rsidR="00806376">
          <w:rPr>
            <w:noProof/>
          </w:rPr>
          <w:t xml:space="preserve"> 2011a</w:t>
        </w:r>
      </w:hyperlink>
      <w:r w:rsidR="00467600">
        <w:rPr>
          <w:noProof/>
        </w:rPr>
        <w:t xml:space="preserve">, </w:t>
      </w:r>
      <w:hyperlink w:anchor="_ENREF_72" w:tooltip="Peresani, 1996 #23330" w:history="1">
        <w:r w:rsidR="00806376">
          <w:rPr>
            <w:noProof/>
          </w:rPr>
          <w:t>Peresani, Sartorelli 1996</w:t>
        </w:r>
      </w:hyperlink>
      <w:r w:rsidR="00467600">
        <w:rPr>
          <w:noProof/>
        </w:rPr>
        <w:t xml:space="preserve">, </w:t>
      </w:r>
      <w:hyperlink w:anchor="_ENREF_74" w:tooltip="Piperno, 1977 #11917" w:history="1">
        <w:r w:rsidR="00806376">
          <w:rPr>
            <w:noProof/>
          </w:rPr>
          <w:t>Piperno 1977</w:t>
        </w:r>
      </w:hyperlink>
      <w:r w:rsidR="00467600">
        <w:rPr>
          <w:noProof/>
        </w:rPr>
        <w:t xml:space="preserve">, </w:t>
      </w:r>
      <w:hyperlink w:anchor="_ENREF_85" w:tooltip="Stiner, 1992 #2828" w:history="1">
        <w:r w:rsidR="00806376">
          <w:rPr>
            <w:noProof/>
          </w:rPr>
          <w:t>Stiner, Kuhn 1992</w:t>
        </w:r>
      </w:hyperlink>
      <w:r w:rsidR="00467600">
        <w:rPr>
          <w:noProof/>
        </w:rPr>
        <w:t xml:space="preserve">, </w:t>
      </w:r>
      <w:hyperlink w:anchor="_ENREF_87" w:tooltip="Taschini, 1979 #11898" w:history="1">
        <w:r w:rsidR="00806376">
          <w:rPr>
            <w:noProof/>
          </w:rPr>
          <w:t>Taschini 1979</w:t>
        </w:r>
      </w:hyperlink>
      <w:r w:rsidR="00467600">
        <w:rPr>
          <w:noProof/>
        </w:rPr>
        <w:t>)</w:t>
      </w:r>
      <w:r>
        <w:fldChar w:fldCharType="end"/>
      </w:r>
    </w:p>
    <w:p w:rsidR="004B4F6E" w:rsidRDefault="004B4F6E" w:rsidP="00806376">
      <w:pPr>
        <w:pStyle w:val="Podtitul"/>
      </w:pPr>
      <w:r>
        <w:t>Chorvatsko</w:t>
      </w:r>
    </w:p>
    <w:p w:rsidR="004B4F6E" w:rsidRDefault="004B4F6E">
      <w:r>
        <w:fldChar w:fldCharType="begin"/>
      </w:r>
      <w:r>
        <w:instrText xml:space="preserve"> ADDIN EN.CITE &lt;EndNote&gt;&lt;Cite&gt;&lt;Author&gt;Karavanić&lt;/Author&gt;&lt;Year&gt;2000&lt;/Year&gt;&lt;RecNum&gt;162&lt;/RecNum&gt;&lt;DisplayText&gt;(Karavanic 2007, Karavanić, Smith 2000)&lt;/DisplayText&gt;&lt;record&gt;&lt;rec-number&gt;162&lt;/rec-number&gt;&lt;foreign-keys&gt;&lt;key app="EN" db-id="vwt0rrtwmdaswxest25pdvxm9sedepwp9zsd"&gt;162&lt;/key&gt;&lt;/foreign-keys&gt;&lt;ref-type name="Journal Article"&gt;17&lt;/ref-type&gt;&lt;contributors&gt;&lt;authors&gt;&lt;author&gt;Karavanić, Ivor&lt;/author&gt;&lt;author&gt;Smith, Fred H&lt;/author&gt;&lt;/authors&gt;&lt;/contributors&gt;&lt;titles&gt;&lt;title&gt;More on the Neanderthal Problem: The Vindija Case&lt;/title&gt;&lt;secondary-title&gt;Current Anthropology&lt;/secondary-title&gt;&lt;/titles&gt;&lt;periodical&gt;&lt;full-title&gt;Current Anthropology&lt;/full-title&gt;&lt;abbr-1&gt;Curr Anthropol&lt;/abbr-1&gt;&lt;/periodical&gt;&lt;pages&gt;838-840&lt;/pages&gt;&lt;volume&gt;41&lt;/volume&gt;&lt;number&gt;5&lt;/number&gt;&lt;dates&gt;&lt;year&gt;2000&lt;/year&gt;&lt;/dates&gt;&lt;publisher&gt;The University of Chicago Press on behalf of Wenner-Gren Foundation for Anthropological Research&lt;/publisher&gt;&lt;isbn&gt;00113204&lt;/isbn&gt;&lt;urls&gt;&lt;related-urls&gt;&lt;url&gt;http://www.jstor.org/stable/10.1086/317410&lt;/url&gt;&lt;/related-urls&gt;&lt;/urls&gt;&lt;/record&gt;&lt;/Cite&gt;&lt;Cite&gt;&lt;Author&gt;Karavanic&lt;/Author&gt;&lt;Year&gt;2007&lt;/Year&gt;&lt;RecNum&gt;9830&lt;/RecNum&gt;&lt;record&gt;&lt;rec-number&gt;9830&lt;/rec-number&gt;&lt;foreign-keys&gt;&lt;key app="EN" db-id="vwt0rrtwmdaswxest25pdvxm9sedepwp9zsd"&gt;9830&lt;/key&gt;&lt;/foreign-keys&gt;&lt;ref-type name="Journal Article"&gt;17&lt;/ref-type&gt;&lt;contributors&gt;&lt;authors&gt;&lt;author&gt;Karavanic, I.&lt;/author&gt;&lt;/authors&gt;&lt;/contributors&gt;&lt;titles&gt;&lt;title&gt;Mousterian in Croatia&lt;/title&gt;&lt;secondary-title&gt;L&amp;apos;Anthropologie&lt;/secondary-title&gt;&lt;/titles&gt;&lt;periodical&gt;&lt;full-title&gt;L&amp;apos;Anthropologie&lt;/full-title&gt;&lt;/periodical&gt;&lt;pages&gt;321-345&lt;/pages&gt;&lt;volume&gt;111&lt;/volume&gt;&lt;number&gt;3&lt;/number&gt;&lt;dates&gt;&lt;year&gt;2007&lt;/year&gt;&lt;/dates&gt;&lt;isbn&gt;0003-5521&lt;/isbn&gt;&lt;urls&gt;&lt;related-urls&gt;&lt;url&gt;http://search.proquest.com/docview/36700929?accountid=16531&lt;/url&gt;&lt;/related-urls&gt;&lt;/urls&gt;&lt;electronic-resource-num&gt;10.1016/j.anthro.2007.04.002&lt;/electronic-resource-num&gt;&lt;remote-database-name&gt;International Bibliography of the Social Sciences (IBSS)&lt;/remote-database-name&gt;&lt;/record&gt;&lt;/Cite&gt;&lt;/EndNote&gt;</w:instrText>
      </w:r>
      <w:r>
        <w:fldChar w:fldCharType="separate"/>
      </w:r>
      <w:r>
        <w:rPr>
          <w:noProof/>
        </w:rPr>
        <w:t>(</w:t>
      </w:r>
      <w:hyperlink w:anchor="_ENREF_51" w:tooltip="Karavanic, 2007 #9830" w:history="1">
        <w:r w:rsidR="00806376">
          <w:rPr>
            <w:noProof/>
          </w:rPr>
          <w:t>Karavanic 2007</w:t>
        </w:r>
      </w:hyperlink>
      <w:r>
        <w:rPr>
          <w:noProof/>
        </w:rPr>
        <w:t xml:space="preserve">, </w:t>
      </w:r>
      <w:hyperlink w:anchor="_ENREF_52" w:tooltip="Karavanić, 2000 #162" w:history="1">
        <w:r w:rsidR="00806376">
          <w:rPr>
            <w:noProof/>
          </w:rPr>
          <w:t>Karavanić, Smith 2000</w:t>
        </w:r>
      </w:hyperlink>
      <w:r>
        <w:rPr>
          <w:noProof/>
        </w:rPr>
        <w:t>)</w:t>
      </w:r>
      <w:r>
        <w:fldChar w:fldCharType="end"/>
      </w:r>
    </w:p>
    <w:p w:rsidR="00B91342" w:rsidRDefault="00B91342" w:rsidP="00806376">
      <w:pPr>
        <w:pStyle w:val="Podtitul"/>
      </w:pPr>
      <w:r>
        <w:t>Rumunsko</w:t>
      </w:r>
    </w:p>
    <w:p w:rsidR="00B91342" w:rsidRDefault="00B91342">
      <w:r>
        <w:fldChar w:fldCharType="begin">
          <w:fldData xml:space="preserve">PEVuZE5vdGU+PENpdGU+PEF1dGhvcj5Dw6JyY2l1bWFydTwvQXV0aG9yPjxZZWFyPjIwMDI8L1ll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</w:fldData>
        </w:fldChar>
      </w:r>
      <w:r>
        <w:instrText xml:space="preserve"> ADDIN EN.CITE </w:instrText>
      </w:r>
      <w:r>
        <w:fldChar w:fldCharType="begin">
          <w:fldData xml:space="preserve">PEVuZE5vdGU+PENpdGU+PEF1dGhvcj5Dw6JyY2l1bWFydTwvQXV0aG9yPjxZZWFyPjIwMDI8L1ll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</w:fldData>
        </w:fldChar>
      </w:r>
      <w:r>
        <w:instrText xml:space="preserve"> ADDIN EN.CITE.DATA </w:instrText>
      </w:r>
      <w:r>
        <w:fldChar w:fldCharType="end"/>
      </w:r>
      <w:r>
        <w:fldChar w:fldCharType="separate"/>
      </w:r>
      <w:r>
        <w:rPr>
          <w:noProof/>
        </w:rPr>
        <w:t>(</w:t>
      </w:r>
      <w:hyperlink w:anchor="_ENREF_19" w:tooltip="Cârciumaru, 2002 #9023" w:history="1">
        <w:r w:rsidR="00806376">
          <w:rPr>
            <w:noProof/>
          </w:rPr>
          <w:t>Cârciumaru</w:t>
        </w:r>
        <w:r w:rsidR="00806376" w:rsidRPr="00B91342">
          <w:rPr>
            <w:i/>
            <w:noProof/>
          </w:rPr>
          <w:t xml:space="preserve"> et al.</w:t>
        </w:r>
        <w:r w:rsidR="00806376">
          <w:rPr>
            <w:noProof/>
          </w:rPr>
          <w:t xml:space="preserve"> 2002</w:t>
        </w:r>
      </w:hyperlink>
      <w:r>
        <w:rPr>
          <w:noProof/>
        </w:rPr>
        <w:t xml:space="preserve">, </w:t>
      </w:r>
      <w:hyperlink w:anchor="_ENREF_63" w:tooltip="Mertens, 1996 #23178" w:history="1">
        <w:r w:rsidR="00806376">
          <w:rPr>
            <w:noProof/>
          </w:rPr>
          <w:t>Mertens 1996</w:t>
        </w:r>
      </w:hyperlink>
      <w:r>
        <w:rPr>
          <w:noProof/>
        </w:rPr>
        <w:t>)</w:t>
      </w:r>
      <w:r>
        <w:fldChar w:fldCharType="end"/>
      </w:r>
    </w:p>
    <w:p w:rsidR="00B91342" w:rsidRDefault="00B91342" w:rsidP="00806376">
      <w:pPr>
        <w:pStyle w:val="Podtitul"/>
      </w:pPr>
      <w:r>
        <w:t>Slovinsko</w:t>
      </w:r>
    </w:p>
    <w:p w:rsidR="005F27BB" w:rsidRDefault="00B91342">
      <w:r>
        <w:fldChar w:fldCharType="begin"/>
      </w:r>
      <w:r>
        <w:instrText xml:space="preserve"> ADDIN EN.CITE &lt;EndNote&gt;&lt;Cite&gt;&lt;Author&gt;d&amp;apos;Errico&lt;/Author&gt;&lt;Year&gt;1998&lt;/Year&gt;&lt;RecNum&gt;8981&lt;/RecNum&gt;&lt;DisplayText&gt;(d&amp;apos;Errico&lt;style face="italic"&gt; et al.&lt;/style&gt; 1998)&lt;/DisplayText&gt;&lt;record&gt;&lt;rec-number&gt;8981&lt;/rec-number&gt;&lt;foreign-keys&gt;&lt;key app="EN" db-id="vwt0rrtwmdaswxest25pdvxm9sedepwp9zsd"&gt;8981&lt;/key&gt;&lt;/foreign-keys&gt;&lt;ref-type name="Journal Article"&gt;17&lt;/ref-type&gt;&lt;contributors&gt;&lt;authors&gt;&lt;author&gt;&lt;style face="normal" font="default" charset="238" size="100%"&gt;d&lt;/style&gt;&lt;style face="normal" font="default" size="100%"&gt;&amp;apos;Errico, Francesco&lt;/style&gt;&lt;/author&gt;&lt;author&gt;Villa, Paola&lt;/author&gt;&lt;author&gt;&lt;style face="normal" font="default" size="100%"&gt;Pinto Llona, Ana&lt;/style&gt;&lt;style face="normal" font="default" charset="238" size="100%"&gt; C.&lt;/style&gt;&lt;/author&gt;&lt;author&gt;Rosa Ruiz, Idarraga&lt;/author&gt;&lt;/authors&gt;&lt;/contributors&gt;&lt;titles&gt;&lt;title&gt;&lt;style face="normal" font="default" size="100%"&gt;A Middle Pal&lt;/style&gt;&lt;style face="normal" font="default" charset="238" size="100%"&gt;a&lt;/style&gt;&lt;style face="normal" font="default" size="100%"&gt;eolithic origin of music? Using cave-bear bone accumulations to assess the Divje Babe I bone &amp;apos;flute&amp;apos;&lt;/style&gt;&lt;/title&gt;&lt;secondary-title&gt;Antiquity&lt;/secondary-title&gt;&lt;/titles&gt;&lt;periodical&gt;&lt;full-title&gt;Antiquity&lt;/full-title&gt;&lt;/periodical&gt;&lt;pages&gt;65-79&lt;/pages&gt;&lt;volume&gt;72&lt;/volume&gt;&lt;number&gt;275&lt;/number&gt;&lt;dates&gt;&lt;year&gt;1998&lt;/year&gt;&lt;/dates&gt;&lt;publisher&gt;Antiquity Publications, Ltd.&lt;/publisher&gt;&lt;isbn&gt;0003-598X&lt;/isbn&gt;&lt;urls&gt;&lt;related-urls&gt;&lt;url&gt;http://search.proquest.com/docview/217547693?accountid=16531&lt;/url&gt;&lt;/related-urls&gt;&lt;pdf-urls&gt;&lt;url&gt;file://C:\Users\pneruda\Knihovna PDF\Antiquity\1998\dérico2.pdf&lt;/url&gt;&lt;url&gt;file://C:\Users\pneruda\Neruda Privat\Databáze\EndNote\Neruda Library.Data\Separát.docx&lt;/url&gt;&lt;/pdf-urls&gt;&lt;/urls&gt;&lt;remote-database-name&gt;ProQuest&lt;/remote-database-name&gt;&lt;/record&gt;&lt;/Cite&gt;&lt;/EndNote&gt;</w:instrText>
      </w:r>
      <w:r>
        <w:fldChar w:fldCharType="separate"/>
      </w:r>
      <w:r>
        <w:rPr>
          <w:noProof/>
        </w:rPr>
        <w:t>(</w:t>
      </w:r>
      <w:hyperlink w:anchor="_ENREF_30" w:tooltip="d'Errico, 1998 #8981" w:history="1">
        <w:r w:rsidR="00806376">
          <w:rPr>
            <w:noProof/>
          </w:rPr>
          <w:t>d'Errico</w:t>
        </w:r>
        <w:r w:rsidR="00806376" w:rsidRPr="00B91342">
          <w:rPr>
            <w:i/>
            <w:noProof/>
          </w:rPr>
          <w:t xml:space="preserve"> et al.</w:t>
        </w:r>
        <w:r w:rsidR="00806376">
          <w:rPr>
            <w:noProof/>
          </w:rPr>
          <w:t xml:space="preserve"> 1998</w:t>
        </w:r>
      </w:hyperlink>
      <w:r>
        <w:rPr>
          <w:noProof/>
        </w:rPr>
        <w:t>)</w:t>
      </w:r>
      <w:r>
        <w:fldChar w:fldCharType="end"/>
      </w:r>
    </w:p>
    <w:p w:rsidR="005F27BB" w:rsidRDefault="005F27BB" w:rsidP="00806376">
      <w:pPr>
        <w:pStyle w:val="Podtitul"/>
      </w:pPr>
      <w:r>
        <w:t>Krym</w:t>
      </w:r>
    </w:p>
    <w:p w:rsidR="005F27BB" w:rsidRDefault="005F27BB">
      <w:r>
        <w:fldChar w:fldCharType="begin">
          <w:fldData xml:space="preserve">PEVuZE5vdGU+PENpdGU+PEF1dGhvcj5CdXJrZTwvQXV0aG9yPjxZZWFyPjIwMDY8L1llYXI+PFJl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</w:fldData>
        </w:fldChar>
      </w:r>
      <w:r w:rsidR="00806376">
        <w:instrText xml:space="preserve"> ADDIN EN.CITE </w:instrText>
      </w:r>
      <w:r w:rsidR="00806376">
        <w:fldChar w:fldCharType="begin">
          <w:fldData xml:space="preserve">PEVuZE5vdGU+PENpdGU+PEF1dGhvcj5CdXJrZTwvQXV0aG9yPjxZZWFyPjIwMDY8L1llYXI+PFJl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</w:fldData>
        </w:fldChar>
      </w:r>
      <w:r w:rsidR="00806376">
        <w:instrText xml:space="preserve"> ADDIN EN.CITE.DATA </w:instrText>
      </w:r>
      <w:r w:rsidR="00806376">
        <w:fldChar w:fldCharType="end"/>
      </w:r>
      <w:r>
        <w:fldChar w:fldCharType="separate"/>
      </w:r>
      <w:r w:rsidR="00806376">
        <w:rPr>
          <w:noProof/>
        </w:rPr>
        <w:t>(</w:t>
      </w:r>
      <w:hyperlink w:anchor="_ENREF_16" w:tooltip="Burke, 2006 #12656" w:history="1">
        <w:r w:rsidR="00806376">
          <w:rPr>
            <w:noProof/>
          </w:rPr>
          <w:t>Burke 2006</w:t>
        </w:r>
      </w:hyperlink>
      <w:r w:rsidR="00806376">
        <w:rPr>
          <w:noProof/>
        </w:rPr>
        <w:t xml:space="preserve">, </w:t>
      </w:r>
      <w:hyperlink w:anchor="_ENREF_17" w:tooltip="Burke, 2008 #1900" w:history="1">
        <w:r w:rsidR="00806376">
          <w:rPr>
            <w:noProof/>
          </w:rPr>
          <w:t>Burke</w:t>
        </w:r>
        <w:r w:rsidR="00806376" w:rsidRPr="00806376">
          <w:rPr>
            <w:i/>
            <w:noProof/>
          </w:rPr>
          <w:t xml:space="preserve"> et al.</w:t>
        </w:r>
        <w:r w:rsidR="00806376">
          <w:rPr>
            <w:noProof/>
          </w:rPr>
          <w:t xml:space="preserve"> 2008</w:t>
        </w:r>
      </w:hyperlink>
      <w:r w:rsidR="00806376">
        <w:rPr>
          <w:noProof/>
        </w:rPr>
        <w:t xml:space="preserve">, </w:t>
      </w:r>
      <w:hyperlink w:anchor="_ENREF_33" w:tooltip="Demidenko, 2003 #25784" w:history="1">
        <w:r w:rsidR="00806376">
          <w:rPr>
            <w:noProof/>
          </w:rPr>
          <w:t>Demidenko 2003</w:t>
        </w:r>
      </w:hyperlink>
      <w:r w:rsidR="00806376">
        <w:rPr>
          <w:noProof/>
        </w:rPr>
        <w:t xml:space="preserve">, </w:t>
      </w:r>
      <w:hyperlink w:anchor="_ENREF_34" w:tooltip="Demidenko,  #24567" w:history="1">
        <w:r w:rsidR="00806376">
          <w:rPr>
            <w:noProof/>
          </w:rPr>
          <w:t xml:space="preserve">Demidenko, Uthmeier </w:t>
        </w:r>
      </w:hyperlink>
      <w:r w:rsidR="00806376">
        <w:rPr>
          <w:noProof/>
        </w:rPr>
        <w:t xml:space="preserve">, </w:t>
      </w:r>
      <w:hyperlink w:anchor="_ENREF_35" w:tooltip="Djindjian, 2003 #15073" w:history="1">
        <w:r w:rsidR="00806376">
          <w:rPr>
            <w:noProof/>
          </w:rPr>
          <w:t>Djindjian</w:t>
        </w:r>
        <w:r w:rsidR="00806376" w:rsidRPr="00806376">
          <w:rPr>
            <w:i/>
            <w:noProof/>
          </w:rPr>
          <w:t xml:space="preserve"> et al.</w:t>
        </w:r>
        <w:r w:rsidR="00806376">
          <w:rPr>
            <w:noProof/>
          </w:rPr>
          <w:t xml:space="preserve"> 2003</w:t>
        </w:r>
      </w:hyperlink>
      <w:r w:rsidR="00806376">
        <w:rPr>
          <w:noProof/>
        </w:rPr>
        <w:t xml:space="preserve">, </w:t>
      </w:r>
      <w:hyperlink w:anchor="_ENREF_21" w:tooltip="Chabai, 2006 #26408" w:history="1">
        <w:r w:rsidR="00806376">
          <w:rPr>
            <w:noProof/>
          </w:rPr>
          <w:t>Chabai</w:t>
        </w:r>
        <w:r w:rsidR="00806376" w:rsidRPr="00806376">
          <w:rPr>
            <w:i/>
            <w:noProof/>
          </w:rPr>
          <w:t xml:space="preserve"> et al.</w:t>
        </w:r>
        <w:r w:rsidR="00806376">
          <w:rPr>
            <w:noProof/>
          </w:rPr>
          <w:t xml:space="preserve"> 2006</w:t>
        </w:r>
      </w:hyperlink>
      <w:r w:rsidR="00806376">
        <w:rPr>
          <w:noProof/>
        </w:rPr>
        <w:t xml:space="preserve">, </w:t>
      </w:r>
      <w:hyperlink w:anchor="_ENREF_61" w:tooltip="Marks, 2003 #9736" w:history="1">
        <w:r w:rsidR="00806376">
          <w:rPr>
            <w:noProof/>
          </w:rPr>
          <w:t>Marks</w:t>
        </w:r>
        <w:r w:rsidR="00806376" w:rsidRPr="00806376">
          <w:rPr>
            <w:i/>
            <w:noProof/>
          </w:rPr>
          <w:t xml:space="preserve"> et al.</w:t>
        </w:r>
        <w:r w:rsidR="00806376">
          <w:rPr>
            <w:noProof/>
          </w:rPr>
          <w:t xml:space="preserve"> 2003</w:t>
        </w:r>
      </w:hyperlink>
      <w:r w:rsidR="00806376">
        <w:rPr>
          <w:noProof/>
        </w:rPr>
        <w:t xml:space="preserve">, </w:t>
      </w:r>
      <w:hyperlink w:anchor="_ENREF_62" w:tooltip="Marks, 1998 #20369" w:history="1">
        <w:r w:rsidR="00806376">
          <w:rPr>
            <w:noProof/>
          </w:rPr>
          <w:t>Marks, Chabai 1998</w:t>
        </w:r>
      </w:hyperlink>
      <w:r w:rsidR="00806376">
        <w:rPr>
          <w:noProof/>
        </w:rPr>
        <w:t xml:space="preserve">, </w:t>
      </w:r>
      <w:hyperlink w:anchor="_ENREF_84" w:tooltip="Stepanchuk, 1993 #23435" w:history="1">
        <w:r w:rsidR="00806376">
          <w:rPr>
            <w:noProof/>
          </w:rPr>
          <w:t>Stepanchuk 1993</w:t>
        </w:r>
      </w:hyperlink>
      <w:r w:rsidR="00806376">
        <w:rPr>
          <w:noProof/>
        </w:rPr>
        <w:t xml:space="preserve">, </w:t>
      </w:r>
      <w:hyperlink w:anchor="_ENREF_105" w:tooltip="Uthmeier, 2004 #17231" w:history="1">
        <w:r w:rsidR="00806376">
          <w:rPr>
            <w:noProof/>
          </w:rPr>
          <w:t>Uthmeier 2004a</w:t>
        </w:r>
      </w:hyperlink>
      <w:r w:rsidR="00806376">
        <w:rPr>
          <w:noProof/>
        </w:rPr>
        <w:t xml:space="preserve">, </w:t>
      </w:r>
      <w:hyperlink w:anchor="_ENREF_106" w:tooltip="Uthmeier, 2004 #17247" w:history="1">
        <w:r w:rsidR="00806376">
          <w:rPr>
            <w:noProof/>
          </w:rPr>
          <w:t>2004b</w:t>
        </w:r>
      </w:hyperlink>
      <w:r w:rsidR="00806376">
        <w:rPr>
          <w:noProof/>
        </w:rPr>
        <w:t>)</w:t>
      </w:r>
      <w:r>
        <w:fldChar w:fldCharType="end"/>
      </w:r>
    </w:p>
    <w:p w:rsidR="00B91342" w:rsidRDefault="00B91342" w:rsidP="00806376">
      <w:pPr>
        <w:pStyle w:val="Podtitul"/>
      </w:pPr>
      <w:r>
        <w:t>Slovinsko</w:t>
      </w:r>
    </w:p>
    <w:p w:rsidR="00806376" w:rsidRDefault="00806376">
      <w:r>
        <w:fldChar w:fldCharType="begin">
          <w:fldData xml:space="preserve">PEVuZE5vdGU+PENpdGU+PEF1dGhvcj5Nb3JsZXk8L0F1dGhvcj48WWVhcj4yMDA2PC9ZZWFyPjxS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</w:fldData>
        </w:fldChar>
      </w:r>
      <w:r>
        <w:instrText xml:space="preserve"> ADDIN EN.CITE </w:instrText>
      </w:r>
      <w:r>
        <w:fldChar w:fldCharType="begin">
          <w:fldData xml:space="preserve">PEVuZE5vdGU+PENpdGU+PEF1dGhvcj5Nb3JsZXk8L0F1dGhvcj48WWVhcj4yMDA2PC9ZZWFyPjxS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</w:fldData>
        </w:fldChar>
      </w:r>
      <w:r>
        <w:instrText xml:space="preserve"> ADDIN EN.CITE.DATA </w:instrText>
      </w:r>
      <w:r>
        <w:fldChar w:fldCharType="end"/>
      </w:r>
      <w:r>
        <w:fldChar w:fldCharType="separate"/>
      </w:r>
      <w:r>
        <w:rPr>
          <w:noProof/>
        </w:rPr>
        <w:t>(</w:t>
      </w:r>
      <w:hyperlink w:anchor="_ENREF_30" w:tooltip="d'Errico, 1998 #8981" w:history="1">
        <w:r>
          <w:rPr>
            <w:noProof/>
          </w:rPr>
          <w:t>d'Errico</w:t>
        </w:r>
        <w:r w:rsidRPr="00806376">
          <w:rPr>
            <w:i/>
            <w:noProof/>
          </w:rPr>
          <w:t xml:space="preserve"> et al.</w:t>
        </w:r>
        <w:r>
          <w:rPr>
            <w:noProof/>
          </w:rPr>
          <w:t xml:space="preserve"> 1998</w:t>
        </w:r>
      </w:hyperlink>
      <w:r>
        <w:rPr>
          <w:noProof/>
        </w:rPr>
        <w:t xml:space="preserve">, </w:t>
      </w:r>
      <w:hyperlink w:anchor="_ENREF_64" w:tooltip="Morley, 2006 #3132" w:history="1">
        <w:r>
          <w:rPr>
            <w:noProof/>
          </w:rPr>
          <w:t>Morley 2006</w:t>
        </w:r>
      </w:hyperlink>
      <w:r>
        <w:rPr>
          <w:noProof/>
        </w:rPr>
        <w:t xml:space="preserve">, </w:t>
      </w:r>
      <w:hyperlink w:anchor="_ENREF_89" w:tooltip="Turk, 2006 #10041" w:history="1">
        <w:r>
          <w:rPr>
            <w:noProof/>
          </w:rPr>
          <w:t>Turk</w:t>
        </w:r>
        <w:r w:rsidRPr="00806376">
          <w:rPr>
            <w:i/>
            <w:noProof/>
          </w:rPr>
          <w:t xml:space="preserve"> et al.</w:t>
        </w:r>
        <w:r>
          <w:rPr>
            <w:noProof/>
          </w:rPr>
          <w:t xml:space="preserve"> 2006</w:t>
        </w:r>
      </w:hyperlink>
      <w:r>
        <w:rPr>
          <w:noProof/>
        </w:rPr>
        <w:t>)</w:t>
      </w:r>
      <w:r>
        <w:fldChar w:fldCharType="end"/>
      </w:r>
    </w:p>
    <w:p w:rsidR="004B4F6E" w:rsidRDefault="004B4F6E"/>
    <w:p w:rsidR="003E0BA5" w:rsidRDefault="003E0BA5"/>
    <w:p w:rsidR="003E0BA5" w:rsidRDefault="003E0BA5"/>
    <w:p w:rsidR="00806376" w:rsidRPr="00806376" w:rsidRDefault="003E0BA5" w:rsidP="00806376">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00806376" w:rsidRPr="00806376">
        <w:rPr>
          <w:rFonts w:ascii="Calibri" w:hAnsi="Calibri" w:cs="Calibri"/>
          <w:noProof/>
        </w:rPr>
        <w:t xml:space="preserve">BEDNARIK R. G., 2006: The Middle Paleolithic Engravings from Oldisleben, Germany. </w:t>
      </w:r>
      <w:r w:rsidR="00806376" w:rsidRPr="00806376">
        <w:rPr>
          <w:rFonts w:ascii="Calibri" w:hAnsi="Calibri" w:cs="Calibri"/>
          <w:i/>
          <w:noProof/>
        </w:rPr>
        <w:t>Anthropologie</w:t>
      </w:r>
      <w:r w:rsidR="00806376" w:rsidRPr="00806376">
        <w:rPr>
          <w:rFonts w:ascii="Calibri" w:hAnsi="Calibri" w:cs="Calibri"/>
          <w:noProof/>
        </w:rPr>
        <w:t xml:space="preserve"> 44, 2: 113-121.</w:t>
      </w:r>
      <w:bookmarkEnd w:id="1"/>
    </w:p>
    <w:p w:rsidR="00806376" w:rsidRPr="00806376" w:rsidRDefault="00806376" w:rsidP="00806376">
      <w:pPr>
        <w:spacing w:after="0" w:line="240" w:lineRule="auto"/>
        <w:ind w:left="720" w:hanging="720"/>
        <w:rPr>
          <w:rFonts w:ascii="Calibri" w:hAnsi="Calibri" w:cs="Calibri"/>
          <w:noProof/>
        </w:rPr>
      </w:pPr>
      <w:bookmarkStart w:id="2" w:name="_ENREF_2"/>
      <w:r w:rsidRPr="00806376">
        <w:rPr>
          <w:rFonts w:ascii="Calibri" w:hAnsi="Calibri" w:cs="Calibri"/>
          <w:noProof/>
        </w:rPr>
        <w:t xml:space="preserve">BINFORD L. R., BINFORD S., 1966: A Preliminary Analysis of Functional Variability in the Mousterian and Upper Palaeolithic. </w:t>
      </w:r>
      <w:r w:rsidRPr="00806376">
        <w:rPr>
          <w:rFonts w:ascii="Calibri" w:hAnsi="Calibri" w:cs="Calibri"/>
          <w:i/>
          <w:noProof/>
        </w:rPr>
        <w:t>American Anthropologist</w:t>
      </w:r>
      <w:r w:rsidRPr="00806376">
        <w:rPr>
          <w:rFonts w:ascii="Calibri" w:hAnsi="Calibri" w:cs="Calibri"/>
          <w:noProof/>
        </w:rPr>
        <w:t xml:space="preserve"> 68: 236-295.</w:t>
      </w:r>
      <w:bookmarkEnd w:id="2"/>
    </w:p>
    <w:p w:rsidR="00806376" w:rsidRPr="00806376" w:rsidRDefault="00806376" w:rsidP="00806376">
      <w:pPr>
        <w:spacing w:after="0" w:line="240" w:lineRule="auto"/>
        <w:ind w:left="720" w:hanging="720"/>
        <w:rPr>
          <w:rFonts w:ascii="Calibri" w:hAnsi="Calibri" w:cs="Calibri"/>
          <w:noProof/>
        </w:rPr>
      </w:pPr>
      <w:bookmarkStart w:id="3" w:name="_ENREF_3"/>
      <w:r w:rsidRPr="00806376">
        <w:rPr>
          <w:rFonts w:ascii="Calibri" w:hAnsi="Calibri" w:cs="Calibri"/>
          <w:noProof/>
        </w:rPr>
        <w:t xml:space="preserve">BOËDA E., 1993: Le débitage discoïde et le débitage levallois récurrent centripete. </w:t>
      </w:r>
      <w:r w:rsidRPr="00806376">
        <w:rPr>
          <w:rFonts w:ascii="Calibri" w:hAnsi="Calibri" w:cs="Calibri"/>
          <w:i/>
          <w:noProof/>
        </w:rPr>
        <w:t>BULLETIN DE LA SOCIéTé PRéHISTORIQUE FRANçAISE</w:t>
      </w:r>
      <w:r w:rsidRPr="00806376">
        <w:rPr>
          <w:rFonts w:ascii="Calibri" w:hAnsi="Calibri" w:cs="Calibri"/>
          <w:noProof/>
        </w:rPr>
        <w:t xml:space="preserve"> 90, 6: 392-404.</w:t>
      </w:r>
      <w:bookmarkEnd w:id="3"/>
    </w:p>
    <w:p w:rsidR="00806376" w:rsidRPr="00806376" w:rsidRDefault="00806376" w:rsidP="00806376">
      <w:pPr>
        <w:spacing w:after="0" w:line="240" w:lineRule="auto"/>
        <w:ind w:left="720" w:hanging="720"/>
        <w:rPr>
          <w:rFonts w:ascii="Calibri" w:hAnsi="Calibri" w:cs="Calibri"/>
          <w:noProof/>
        </w:rPr>
      </w:pPr>
      <w:bookmarkStart w:id="4" w:name="_ENREF_4"/>
      <w:r w:rsidRPr="00806376">
        <w:rPr>
          <w:rFonts w:ascii="Calibri" w:hAnsi="Calibri" w:cs="Calibri"/>
          <w:noProof/>
        </w:rPr>
        <w:t xml:space="preserve">BOËDA E., 1995: Levallois: A Volumetric Construction, Methods, A Technique. In: H. Dibble, L., O. Bar-Yosef (Eds.): </w:t>
      </w:r>
      <w:r w:rsidRPr="00806376">
        <w:rPr>
          <w:rFonts w:ascii="Calibri" w:hAnsi="Calibri" w:cs="Calibri"/>
          <w:i/>
          <w:noProof/>
        </w:rPr>
        <w:t>The Definition and Interpretation of Levallois Technology</w:t>
      </w:r>
      <w:r w:rsidRPr="00806376">
        <w:rPr>
          <w:rFonts w:ascii="Calibri" w:hAnsi="Calibri" w:cs="Calibri"/>
          <w:noProof/>
        </w:rPr>
        <w:t>. Pp. xx-xx. Prehistory Press.</w:t>
      </w:r>
      <w:bookmarkEnd w:id="4"/>
    </w:p>
    <w:p w:rsidR="00806376" w:rsidRPr="00806376" w:rsidRDefault="00806376" w:rsidP="00806376">
      <w:pPr>
        <w:spacing w:after="0" w:line="240" w:lineRule="auto"/>
        <w:ind w:left="720" w:hanging="720"/>
        <w:rPr>
          <w:rFonts w:ascii="Calibri" w:hAnsi="Calibri" w:cs="Calibri"/>
          <w:noProof/>
        </w:rPr>
      </w:pPr>
      <w:bookmarkStart w:id="5" w:name="_ENREF_5"/>
      <w:r w:rsidRPr="00806376">
        <w:rPr>
          <w:rFonts w:ascii="Calibri" w:hAnsi="Calibri" w:cs="Calibri"/>
          <w:noProof/>
        </w:rPr>
        <w:t xml:space="preserve">BOËDA E., BONILAURI S., CONNAN J., JARVIE D., MERCIER N., TOBEY M., VALLADAS H., AL SAKHEL H., MUHESEN S., 2008: Middle Palaeolithic bitumen use at Umm el Tlel around 70 000 BP. </w:t>
      </w:r>
      <w:r w:rsidRPr="00806376">
        <w:rPr>
          <w:rFonts w:ascii="Calibri" w:hAnsi="Calibri" w:cs="Calibri"/>
          <w:i/>
          <w:noProof/>
        </w:rPr>
        <w:t>Antiquity</w:t>
      </w:r>
      <w:r w:rsidRPr="00806376">
        <w:rPr>
          <w:rFonts w:ascii="Calibri" w:hAnsi="Calibri" w:cs="Calibri"/>
          <w:noProof/>
        </w:rPr>
        <w:t xml:space="preserve"> 82, 318: 853-861.</w:t>
      </w:r>
      <w:bookmarkEnd w:id="5"/>
    </w:p>
    <w:p w:rsidR="00806376" w:rsidRPr="00806376" w:rsidRDefault="00806376" w:rsidP="00806376">
      <w:pPr>
        <w:spacing w:after="0" w:line="240" w:lineRule="auto"/>
        <w:ind w:left="720" w:hanging="720"/>
        <w:rPr>
          <w:rFonts w:ascii="Calibri" w:hAnsi="Calibri" w:cs="Calibri"/>
          <w:noProof/>
        </w:rPr>
      </w:pPr>
      <w:bookmarkStart w:id="6" w:name="_ENREF_6"/>
      <w:r w:rsidRPr="00806376">
        <w:rPr>
          <w:rFonts w:ascii="Calibri" w:hAnsi="Calibri" w:cs="Calibri"/>
          <w:noProof/>
        </w:rPr>
        <w:t xml:space="preserve">BOËDA E., CONNAN J., DESSORT D., MUHESEN S., ET AL., 1996: Bitumen as a hafting material on Middle Palaeolithic artefacts. </w:t>
      </w:r>
      <w:r w:rsidRPr="00806376">
        <w:rPr>
          <w:rFonts w:ascii="Calibri" w:hAnsi="Calibri" w:cs="Calibri"/>
          <w:i/>
          <w:noProof/>
        </w:rPr>
        <w:t>Nature</w:t>
      </w:r>
      <w:r w:rsidRPr="00806376">
        <w:rPr>
          <w:rFonts w:ascii="Calibri" w:hAnsi="Calibri" w:cs="Calibri"/>
          <w:noProof/>
        </w:rPr>
        <w:t xml:space="preserve"> 380, 6572: 336-336.</w:t>
      </w:r>
      <w:bookmarkEnd w:id="6"/>
    </w:p>
    <w:p w:rsidR="00806376" w:rsidRPr="00806376" w:rsidRDefault="00806376" w:rsidP="00806376">
      <w:pPr>
        <w:spacing w:after="0" w:line="240" w:lineRule="auto"/>
        <w:ind w:left="720" w:hanging="720"/>
        <w:rPr>
          <w:rFonts w:ascii="Calibri" w:hAnsi="Calibri" w:cs="Calibri"/>
          <w:noProof/>
        </w:rPr>
      </w:pPr>
      <w:bookmarkStart w:id="7" w:name="_ENREF_7"/>
      <w:r w:rsidRPr="00806376">
        <w:rPr>
          <w:rFonts w:ascii="Calibri" w:hAnsi="Calibri" w:cs="Calibri"/>
          <w:noProof/>
        </w:rPr>
        <w:t xml:space="preserve">BOËDA E., GENESTE J., GRIGGO C., MERCIER N., ET AL., 1999: A Levallois point embedded in the vertebra of a wild ass (Equus africanus): Hafting, projectiles and Mousterian hunting weapons. </w:t>
      </w:r>
      <w:r w:rsidRPr="00806376">
        <w:rPr>
          <w:rFonts w:ascii="Calibri" w:hAnsi="Calibri" w:cs="Calibri"/>
          <w:i/>
          <w:noProof/>
        </w:rPr>
        <w:t>Antiquity</w:t>
      </w:r>
      <w:r w:rsidRPr="00806376">
        <w:rPr>
          <w:rFonts w:ascii="Calibri" w:hAnsi="Calibri" w:cs="Calibri"/>
          <w:noProof/>
        </w:rPr>
        <w:t xml:space="preserve"> 73, 280: 394-402.</w:t>
      </w:r>
      <w:bookmarkEnd w:id="7"/>
    </w:p>
    <w:p w:rsidR="00806376" w:rsidRPr="00806376" w:rsidRDefault="00806376" w:rsidP="00806376">
      <w:pPr>
        <w:spacing w:after="0" w:line="240" w:lineRule="auto"/>
        <w:ind w:left="720" w:hanging="720"/>
        <w:rPr>
          <w:rFonts w:ascii="Calibri" w:hAnsi="Calibri" w:cs="Calibri"/>
          <w:noProof/>
        </w:rPr>
      </w:pPr>
      <w:bookmarkStart w:id="8" w:name="_ENREF_8"/>
      <w:r w:rsidRPr="00806376">
        <w:rPr>
          <w:rFonts w:ascii="Calibri" w:hAnsi="Calibri" w:cs="Calibri"/>
          <w:noProof/>
        </w:rPr>
        <w:t xml:space="preserve">BORDES F., 1953: Essai de classification des industries « moustériennes ». </w:t>
      </w:r>
      <w:r w:rsidRPr="00806376">
        <w:rPr>
          <w:rFonts w:ascii="Calibri" w:hAnsi="Calibri" w:cs="Calibri"/>
          <w:i/>
          <w:noProof/>
        </w:rPr>
        <w:t>Bulletin de la Société préhistorique de France</w:t>
      </w:r>
      <w:r w:rsidRPr="00806376">
        <w:rPr>
          <w:rFonts w:ascii="Calibri" w:hAnsi="Calibri" w:cs="Calibri"/>
          <w:noProof/>
        </w:rPr>
        <w:t xml:space="preserve"> 50, 7-8: 457-466.</w:t>
      </w:r>
      <w:bookmarkEnd w:id="8"/>
    </w:p>
    <w:p w:rsidR="00806376" w:rsidRPr="00806376" w:rsidRDefault="00806376" w:rsidP="00806376">
      <w:pPr>
        <w:spacing w:after="0" w:line="240" w:lineRule="auto"/>
        <w:ind w:left="720" w:hanging="720"/>
        <w:rPr>
          <w:rFonts w:ascii="Calibri" w:hAnsi="Calibri" w:cs="Calibri"/>
          <w:noProof/>
        </w:rPr>
      </w:pPr>
      <w:bookmarkStart w:id="9" w:name="_ENREF_9"/>
      <w:r w:rsidRPr="00806376">
        <w:rPr>
          <w:rFonts w:ascii="Calibri" w:hAnsi="Calibri" w:cs="Calibri"/>
          <w:noProof/>
        </w:rPr>
        <w:lastRenderedPageBreak/>
        <w:t xml:space="preserve">BORDES F., 1961: </w:t>
      </w:r>
      <w:r w:rsidRPr="00806376">
        <w:rPr>
          <w:rFonts w:ascii="Calibri" w:hAnsi="Calibri" w:cs="Calibri"/>
          <w:i/>
          <w:noProof/>
        </w:rPr>
        <w:t>Typologie de Paléolithique ancien et moyen</w:t>
      </w:r>
      <w:r w:rsidRPr="00806376">
        <w:rPr>
          <w:rFonts w:ascii="Calibri" w:hAnsi="Calibri" w:cs="Calibri"/>
          <w:noProof/>
        </w:rPr>
        <w:t>. Delmans éditeur, Bordeaux.</w:t>
      </w:r>
      <w:bookmarkEnd w:id="9"/>
    </w:p>
    <w:p w:rsidR="00806376" w:rsidRPr="00806376" w:rsidRDefault="00806376" w:rsidP="00806376">
      <w:pPr>
        <w:spacing w:after="0" w:line="240" w:lineRule="auto"/>
        <w:ind w:left="720" w:hanging="720"/>
        <w:rPr>
          <w:rFonts w:ascii="Calibri" w:hAnsi="Calibri" w:cs="Calibri"/>
          <w:noProof/>
        </w:rPr>
      </w:pPr>
      <w:bookmarkStart w:id="10" w:name="_ENREF_10"/>
      <w:r w:rsidRPr="00806376">
        <w:rPr>
          <w:rFonts w:ascii="Calibri" w:hAnsi="Calibri" w:cs="Calibri"/>
          <w:noProof/>
        </w:rPr>
        <w:t xml:space="preserve">BOROŃ T., 2006: Typology and Classification of Bifaces from Wylotne Site in Ojców. In: S. K. Kozłowski (Ed.): </w:t>
      </w:r>
      <w:r w:rsidRPr="00806376">
        <w:rPr>
          <w:rFonts w:ascii="Calibri" w:hAnsi="Calibri" w:cs="Calibri"/>
          <w:i/>
          <w:noProof/>
        </w:rPr>
        <w:t>Wylotne and Zwierzyniec</w:t>
      </w:r>
      <w:r w:rsidRPr="00806376">
        <w:rPr>
          <w:rFonts w:ascii="Calibri" w:hAnsi="Calibri" w:cs="Calibri"/>
          <w:noProof/>
        </w:rPr>
        <w:t>. Pp. 225-245. The Polish Academy of Arts and Sciences, Warszaw University, Kraków.</w:t>
      </w:r>
      <w:bookmarkEnd w:id="10"/>
    </w:p>
    <w:p w:rsidR="00806376" w:rsidRPr="00806376" w:rsidRDefault="00806376" w:rsidP="00806376">
      <w:pPr>
        <w:spacing w:after="0" w:line="240" w:lineRule="auto"/>
        <w:ind w:left="720" w:hanging="720"/>
        <w:rPr>
          <w:rFonts w:ascii="Calibri" w:hAnsi="Calibri" w:cs="Calibri"/>
          <w:noProof/>
        </w:rPr>
      </w:pPr>
      <w:bookmarkStart w:id="11" w:name="_ENREF_11"/>
      <w:r w:rsidRPr="00806376">
        <w:rPr>
          <w:rFonts w:ascii="Calibri" w:hAnsi="Calibri" w:cs="Calibri"/>
          <w:noProof/>
        </w:rPr>
        <w:t xml:space="preserve">BOSINSKI G., 1967: </w:t>
      </w:r>
      <w:r w:rsidRPr="00806376">
        <w:rPr>
          <w:rFonts w:ascii="Calibri" w:hAnsi="Calibri" w:cs="Calibri"/>
          <w:i/>
          <w:noProof/>
        </w:rPr>
        <w:t>Die mittelpaläolithischen Funde im westlichen Mitteleuropa</w:t>
      </w:r>
      <w:r w:rsidRPr="00806376">
        <w:rPr>
          <w:rFonts w:ascii="Calibri" w:hAnsi="Calibri" w:cs="Calibri"/>
          <w:noProof/>
        </w:rPr>
        <w:t>. Böhlau, Köln.</w:t>
      </w:r>
      <w:bookmarkEnd w:id="11"/>
    </w:p>
    <w:p w:rsidR="00806376" w:rsidRPr="00806376" w:rsidRDefault="00806376" w:rsidP="00806376">
      <w:pPr>
        <w:spacing w:after="0" w:line="240" w:lineRule="auto"/>
        <w:ind w:left="720" w:hanging="720"/>
        <w:rPr>
          <w:rFonts w:ascii="Calibri" w:hAnsi="Calibri" w:cs="Calibri"/>
          <w:noProof/>
        </w:rPr>
      </w:pPr>
      <w:bookmarkStart w:id="12" w:name="_ENREF_12"/>
      <w:r w:rsidRPr="00806376">
        <w:rPr>
          <w:rFonts w:ascii="Calibri" w:hAnsi="Calibri" w:cs="Calibri"/>
          <w:noProof/>
        </w:rPr>
        <w:t xml:space="preserve">BOURGUIGNON L., 1996: La conception de débitage Quina. </w:t>
      </w:r>
      <w:r w:rsidRPr="00806376">
        <w:rPr>
          <w:rFonts w:ascii="Calibri" w:hAnsi="Calibri" w:cs="Calibri"/>
          <w:i/>
          <w:noProof/>
        </w:rPr>
        <w:t>Quaternaria Nova</w:t>
      </w:r>
      <w:r w:rsidRPr="00806376">
        <w:rPr>
          <w:rFonts w:ascii="Calibri" w:hAnsi="Calibri" w:cs="Calibri"/>
          <w:noProof/>
        </w:rPr>
        <w:t xml:space="preserve"> 6: 149-166.</w:t>
      </w:r>
      <w:bookmarkEnd w:id="12"/>
    </w:p>
    <w:p w:rsidR="00806376" w:rsidRPr="00806376" w:rsidRDefault="00806376" w:rsidP="00806376">
      <w:pPr>
        <w:spacing w:after="0" w:line="240" w:lineRule="auto"/>
        <w:ind w:left="720" w:hanging="720"/>
        <w:rPr>
          <w:rFonts w:ascii="Calibri" w:hAnsi="Calibri" w:cs="Calibri"/>
          <w:noProof/>
        </w:rPr>
      </w:pPr>
      <w:bookmarkStart w:id="13" w:name="_ENREF_13"/>
      <w:r w:rsidRPr="00806376">
        <w:rPr>
          <w:rFonts w:ascii="Calibri" w:hAnsi="Calibri" w:cs="Calibri"/>
          <w:noProof/>
        </w:rPr>
        <w:t xml:space="preserve">BOURGUIGNON L., DELAGNES A., MAIGNEN L., 2006: Systèmes de production lithique, gestion des outillages et territoires au Paléolithique moyen. In: L. Astruc, F. Bon, V. Léa, P.-Y. Milcent, S. Philiber (Eds.): </w:t>
      </w:r>
      <w:r w:rsidRPr="00806376">
        <w:rPr>
          <w:rFonts w:ascii="Calibri" w:hAnsi="Calibri" w:cs="Calibri"/>
          <w:i/>
          <w:noProof/>
        </w:rPr>
        <w:t>Normes techniques et pratiques sociales. De la simplicité des outillages pré-et protohistoriques. XXVIe rencontres internationales d’archéologie et d’histoire d’Antibes</w:t>
      </w:r>
      <w:r w:rsidRPr="00806376">
        <w:rPr>
          <w:rFonts w:ascii="Calibri" w:hAnsi="Calibri" w:cs="Calibri"/>
          <w:noProof/>
        </w:rPr>
        <w:t>. Pp. 75-86. APDCA, Antibes.</w:t>
      </w:r>
      <w:bookmarkEnd w:id="13"/>
    </w:p>
    <w:p w:rsidR="00806376" w:rsidRPr="00806376" w:rsidRDefault="00806376" w:rsidP="00806376">
      <w:pPr>
        <w:spacing w:after="0" w:line="240" w:lineRule="auto"/>
        <w:ind w:left="720" w:hanging="720"/>
        <w:rPr>
          <w:rFonts w:ascii="Calibri" w:hAnsi="Calibri" w:cs="Calibri"/>
          <w:noProof/>
        </w:rPr>
      </w:pPr>
      <w:bookmarkStart w:id="14" w:name="_ENREF_14"/>
      <w:r w:rsidRPr="00806376">
        <w:rPr>
          <w:rFonts w:ascii="Calibri" w:hAnsi="Calibri" w:cs="Calibri"/>
          <w:noProof/>
        </w:rPr>
        <w:t xml:space="preserve">BRACE C. L., 1979: Krapina, "Classic" Neanderthals, and the evolution of the European face. </w:t>
      </w:r>
      <w:r w:rsidRPr="00806376">
        <w:rPr>
          <w:rFonts w:ascii="Calibri" w:hAnsi="Calibri" w:cs="Calibri"/>
          <w:i/>
          <w:noProof/>
        </w:rPr>
        <w:t>J Hum Evol</w:t>
      </w:r>
      <w:r w:rsidRPr="00806376">
        <w:rPr>
          <w:rFonts w:ascii="Calibri" w:hAnsi="Calibri" w:cs="Calibri"/>
          <w:noProof/>
        </w:rPr>
        <w:t xml:space="preserve"> 8, 5: 527-550.</w:t>
      </w:r>
      <w:bookmarkEnd w:id="14"/>
    </w:p>
    <w:p w:rsidR="00806376" w:rsidRPr="00806376" w:rsidRDefault="00806376" w:rsidP="00806376">
      <w:pPr>
        <w:spacing w:after="0" w:line="240" w:lineRule="auto"/>
        <w:ind w:left="720" w:hanging="720"/>
        <w:rPr>
          <w:rFonts w:ascii="Calibri" w:hAnsi="Calibri" w:cs="Calibri"/>
          <w:noProof/>
        </w:rPr>
      </w:pPr>
      <w:bookmarkStart w:id="15" w:name="_ENREF_15"/>
      <w:r w:rsidRPr="00806376">
        <w:rPr>
          <w:rFonts w:ascii="Calibri" w:hAnsi="Calibri" w:cs="Calibri"/>
          <w:noProof/>
        </w:rPr>
        <w:t xml:space="preserve">BURDUKIEWICZ J. M., 2000: The Backed Biface Assemblages of East Central Europe. In: A. Ronen, M. Weinstein-Evron (Eds.): </w:t>
      </w:r>
      <w:r w:rsidRPr="00806376">
        <w:rPr>
          <w:rFonts w:ascii="Calibri" w:hAnsi="Calibri" w:cs="Calibri"/>
          <w:i/>
          <w:noProof/>
        </w:rPr>
        <w:t>Toward Modern Humans. The Yabrudian and Micoquian 400-50 k-years ago. Proceedengs of a Congress held at the Unirvesity of Haifa, November 3-9, 1996</w:t>
      </w:r>
      <w:r w:rsidRPr="00806376">
        <w:rPr>
          <w:rFonts w:ascii="Calibri" w:hAnsi="Calibri" w:cs="Calibri"/>
          <w:noProof/>
        </w:rPr>
        <w:t>. Pp. 155-165.</w:t>
      </w:r>
      <w:bookmarkEnd w:id="15"/>
    </w:p>
    <w:p w:rsidR="00806376" w:rsidRPr="00806376" w:rsidRDefault="00806376" w:rsidP="00806376">
      <w:pPr>
        <w:spacing w:after="0" w:line="240" w:lineRule="auto"/>
        <w:ind w:left="720" w:hanging="720"/>
        <w:rPr>
          <w:rFonts w:ascii="Calibri" w:hAnsi="Calibri" w:cs="Calibri"/>
          <w:noProof/>
        </w:rPr>
      </w:pPr>
      <w:bookmarkStart w:id="16" w:name="_ENREF_16"/>
      <w:r w:rsidRPr="00806376">
        <w:rPr>
          <w:rFonts w:ascii="Calibri" w:hAnsi="Calibri" w:cs="Calibri"/>
          <w:noProof/>
        </w:rPr>
        <w:t xml:space="preserve">BURKE A., 2006: Neanderthal settlement patterns in Crimea: A landscape approach. </w:t>
      </w:r>
      <w:r w:rsidRPr="00806376">
        <w:rPr>
          <w:rFonts w:ascii="Calibri" w:hAnsi="Calibri" w:cs="Calibri"/>
          <w:i/>
          <w:noProof/>
        </w:rPr>
        <w:t>Journal of Anthropological Archaeology</w:t>
      </w:r>
      <w:r w:rsidRPr="00806376">
        <w:rPr>
          <w:rFonts w:ascii="Calibri" w:hAnsi="Calibri" w:cs="Calibri"/>
          <w:noProof/>
        </w:rPr>
        <w:t xml:space="preserve"> 25, 4: 510-523.</w:t>
      </w:r>
      <w:bookmarkEnd w:id="16"/>
    </w:p>
    <w:p w:rsidR="00806376" w:rsidRPr="00806376" w:rsidRDefault="00806376" w:rsidP="00806376">
      <w:pPr>
        <w:spacing w:after="0" w:line="240" w:lineRule="auto"/>
        <w:ind w:left="720" w:hanging="720"/>
        <w:rPr>
          <w:rFonts w:ascii="Calibri" w:hAnsi="Calibri" w:cs="Calibri"/>
          <w:noProof/>
        </w:rPr>
      </w:pPr>
      <w:bookmarkStart w:id="17" w:name="_ENREF_17"/>
      <w:r w:rsidRPr="00806376">
        <w:rPr>
          <w:rFonts w:ascii="Calibri" w:hAnsi="Calibri" w:cs="Calibri"/>
          <w:noProof/>
        </w:rPr>
        <w:t xml:space="preserve">BURKE A., EBERT D., CARDILLE J., DAUTH D., 2008: Paleoethology as a tool for the development of archaeological models of land-use: the Crimean Middle Palaeolithic. </w:t>
      </w:r>
      <w:r w:rsidRPr="00806376">
        <w:rPr>
          <w:rFonts w:ascii="Calibri" w:hAnsi="Calibri" w:cs="Calibri"/>
          <w:i/>
          <w:noProof/>
        </w:rPr>
        <w:t>J Archaeol Sci</w:t>
      </w:r>
      <w:r w:rsidRPr="00806376">
        <w:rPr>
          <w:rFonts w:ascii="Calibri" w:hAnsi="Calibri" w:cs="Calibri"/>
          <w:noProof/>
        </w:rPr>
        <w:t xml:space="preserve"> 35, 4: 894-904.</w:t>
      </w:r>
      <w:bookmarkEnd w:id="17"/>
    </w:p>
    <w:p w:rsidR="00806376" w:rsidRPr="00806376" w:rsidRDefault="00806376" w:rsidP="00806376">
      <w:pPr>
        <w:spacing w:after="0" w:line="240" w:lineRule="auto"/>
        <w:ind w:left="720" w:hanging="720"/>
        <w:rPr>
          <w:rFonts w:ascii="Calibri" w:hAnsi="Calibri" w:cs="Calibri"/>
          <w:noProof/>
        </w:rPr>
      </w:pPr>
      <w:bookmarkStart w:id="18" w:name="_ENREF_18"/>
      <w:r w:rsidRPr="00806376">
        <w:rPr>
          <w:rFonts w:ascii="Calibri" w:hAnsi="Calibri" w:cs="Calibri"/>
          <w:noProof/>
        </w:rPr>
        <w:t xml:space="preserve">CALOI L., COCCOLINI G., MUSSI M., PALOMBO M., VITAGLIANO S., ZAMPETTI D., 1989: Le Mousterien du Latium (Italie Centrale); archeologie, milieu naturel, chronologie. The Mousterian of Latium (central Italy); archaeology, natural environment, chronology. </w:t>
      </w:r>
      <w:r w:rsidRPr="00806376">
        <w:rPr>
          <w:rFonts w:ascii="Calibri" w:hAnsi="Calibri" w:cs="Calibri"/>
          <w:i/>
          <w:noProof/>
        </w:rPr>
        <w:t>L'Anthropologie</w:t>
      </w:r>
      <w:r w:rsidRPr="00806376">
        <w:rPr>
          <w:rFonts w:ascii="Calibri" w:hAnsi="Calibri" w:cs="Calibri"/>
          <w:noProof/>
        </w:rPr>
        <w:t xml:space="preserve"> 93, 1: 73-98.</w:t>
      </w:r>
      <w:bookmarkEnd w:id="18"/>
    </w:p>
    <w:p w:rsidR="00806376" w:rsidRPr="00806376" w:rsidRDefault="00806376" w:rsidP="00806376">
      <w:pPr>
        <w:spacing w:after="0" w:line="240" w:lineRule="auto"/>
        <w:ind w:left="720" w:hanging="720"/>
        <w:rPr>
          <w:rFonts w:ascii="Calibri" w:hAnsi="Calibri" w:cs="Calibri"/>
          <w:noProof/>
        </w:rPr>
      </w:pPr>
      <w:bookmarkStart w:id="19" w:name="_ENREF_19"/>
      <w:r w:rsidRPr="00806376">
        <w:rPr>
          <w:rFonts w:ascii="Calibri" w:hAnsi="Calibri" w:cs="Calibri"/>
          <w:noProof/>
        </w:rPr>
        <w:t xml:space="preserve">CÂRCIUMARU M., MONCEL M.-H., ANGHELINU M., CÂRCIUMARU R., 2002: The Cioarei-Borosteni Cave (Carpathian Mountains, Romania): Middle Palaeolithic finds and technological analysis of the lithic assemblages. </w:t>
      </w:r>
      <w:r w:rsidRPr="00806376">
        <w:rPr>
          <w:rFonts w:ascii="Calibri" w:hAnsi="Calibri" w:cs="Calibri"/>
          <w:i/>
          <w:noProof/>
        </w:rPr>
        <w:t>Antiquity</w:t>
      </w:r>
      <w:r w:rsidRPr="00806376">
        <w:rPr>
          <w:rFonts w:ascii="Calibri" w:hAnsi="Calibri" w:cs="Calibri"/>
          <w:noProof/>
        </w:rPr>
        <w:t xml:space="preserve"> 76, 293: 681-690.</w:t>
      </w:r>
      <w:bookmarkEnd w:id="19"/>
    </w:p>
    <w:p w:rsidR="00806376" w:rsidRPr="00806376" w:rsidRDefault="00806376" w:rsidP="00806376">
      <w:pPr>
        <w:spacing w:after="0" w:line="240" w:lineRule="auto"/>
        <w:ind w:left="720" w:hanging="720"/>
        <w:rPr>
          <w:rFonts w:ascii="Calibri" w:hAnsi="Calibri" w:cs="Calibri"/>
          <w:noProof/>
        </w:rPr>
      </w:pPr>
      <w:bookmarkStart w:id="20" w:name="_ENREF_20"/>
      <w:r w:rsidRPr="00806376">
        <w:rPr>
          <w:rFonts w:ascii="Calibri" w:hAnsi="Calibri" w:cs="Calibri"/>
          <w:noProof/>
        </w:rPr>
        <w:t xml:space="preserve">CÂRCIUMARU M., NIŢU E.-C., CÎRSTINA O., 2015: A geode painted with ochre by the Neanderthal man. </w:t>
      </w:r>
      <w:r w:rsidRPr="00806376">
        <w:rPr>
          <w:rFonts w:ascii="Calibri" w:hAnsi="Calibri" w:cs="Calibri"/>
          <w:i/>
          <w:noProof/>
        </w:rPr>
        <w:t>Comptes Rendus Palevol</w:t>
      </w:r>
      <w:r w:rsidRPr="00806376">
        <w:rPr>
          <w:rFonts w:ascii="Calibri" w:hAnsi="Calibri" w:cs="Calibri"/>
          <w:noProof/>
        </w:rPr>
        <w:t xml:space="preserve"> 14, 1: 31-41.</w:t>
      </w:r>
      <w:bookmarkEnd w:id="20"/>
    </w:p>
    <w:p w:rsidR="00806376" w:rsidRPr="00806376" w:rsidRDefault="00806376" w:rsidP="00806376">
      <w:pPr>
        <w:spacing w:after="0" w:line="240" w:lineRule="auto"/>
        <w:ind w:left="720" w:hanging="720"/>
        <w:rPr>
          <w:rFonts w:ascii="Calibri" w:hAnsi="Calibri" w:cs="Calibri"/>
          <w:noProof/>
        </w:rPr>
      </w:pPr>
      <w:bookmarkStart w:id="21" w:name="_ENREF_21"/>
      <w:r w:rsidRPr="00806376">
        <w:rPr>
          <w:rFonts w:ascii="Calibri" w:hAnsi="Calibri" w:cs="Calibri"/>
          <w:noProof/>
        </w:rPr>
        <w:t xml:space="preserve">CHABAI V., RICHTER J., UTHMEIER T. (Eds.), 2006: </w:t>
      </w:r>
      <w:r w:rsidRPr="00806376">
        <w:rPr>
          <w:rFonts w:ascii="Calibri" w:hAnsi="Calibri" w:cs="Calibri"/>
          <w:i/>
          <w:noProof/>
        </w:rPr>
        <w:t>Kabazi II: the 70 000 Years Since the Last Interglacial</w:t>
      </w:r>
      <w:r w:rsidRPr="00806376">
        <w:rPr>
          <w:rFonts w:ascii="Calibri" w:hAnsi="Calibri" w:cs="Calibri"/>
          <w:noProof/>
        </w:rPr>
        <w:t>. Simferopol – Cologne: Shlyakh.</w:t>
      </w:r>
      <w:bookmarkEnd w:id="21"/>
    </w:p>
    <w:p w:rsidR="00806376" w:rsidRPr="00806376" w:rsidRDefault="00806376" w:rsidP="00806376">
      <w:pPr>
        <w:spacing w:after="0" w:line="240" w:lineRule="auto"/>
        <w:ind w:left="720" w:hanging="720"/>
        <w:rPr>
          <w:rFonts w:ascii="Calibri" w:hAnsi="Calibri" w:cs="Calibri"/>
          <w:noProof/>
        </w:rPr>
      </w:pPr>
      <w:bookmarkStart w:id="22" w:name="_ENREF_22"/>
      <w:r w:rsidRPr="00806376">
        <w:rPr>
          <w:rFonts w:ascii="Calibri" w:hAnsi="Calibri" w:cs="Calibri"/>
          <w:noProof/>
        </w:rPr>
        <w:t xml:space="preserve">CHMIELEWSKI, 1969: VI. Archaeology. Ensembles Micoquo-prondnikien en Europe Centrale. </w:t>
      </w:r>
      <w:r w:rsidRPr="00806376">
        <w:rPr>
          <w:rFonts w:ascii="Calibri" w:hAnsi="Calibri" w:cs="Calibri"/>
          <w:i/>
          <w:noProof/>
        </w:rPr>
        <w:t>Geographia Polonica</w:t>
      </w:r>
      <w:r w:rsidRPr="00806376">
        <w:rPr>
          <w:rFonts w:ascii="Calibri" w:hAnsi="Calibri" w:cs="Calibri"/>
          <w:noProof/>
        </w:rPr>
        <w:t xml:space="preserve"> 17: 371-386.</w:t>
      </w:r>
      <w:bookmarkEnd w:id="22"/>
    </w:p>
    <w:p w:rsidR="00806376" w:rsidRPr="00806376" w:rsidRDefault="00806376" w:rsidP="00806376">
      <w:pPr>
        <w:spacing w:after="0" w:line="240" w:lineRule="auto"/>
        <w:ind w:left="720" w:hanging="720"/>
        <w:rPr>
          <w:rFonts w:ascii="Calibri" w:hAnsi="Calibri" w:cs="Calibri"/>
          <w:noProof/>
        </w:rPr>
      </w:pPr>
      <w:bookmarkStart w:id="23" w:name="_ENREF_23"/>
      <w:r w:rsidRPr="00806376">
        <w:rPr>
          <w:rFonts w:ascii="Calibri" w:hAnsi="Calibri" w:cs="Calibri"/>
          <w:noProof/>
        </w:rPr>
        <w:t xml:space="preserve">CONARD N. J., 2001: River Terraces, Volcanic Craters and Middle Paleolithic Settlement in the Rhineland. In: N. J. Conard (Ed.): </w:t>
      </w:r>
      <w:r w:rsidRPr="00806376">
        <w:rPr>
          <w:rFonts w:ascii="Calibri" w:hAnsi="Calibri" w:cs="Calibri"/>
          <w:i/>
          <w:noProof/>
        </w:rPr>
        <w:t>Settlement Dynamics of the Middle Paleolithic and Middle Stone Age</w:t>
      </w:r>
      <w:r w:rsidRPr="00806376">
        <w:rPr>
          <w:rFonts w:ascii="Calibri" w:hAnsi="Calibri" w:cs="Calibri"/>
          <w:noProof/>
        </w:rPr>
        <w:t>. Pp. 221-250. Kerns Verlag, Tübingen.</w:t>
      </w:r>
      <w:bookmarkEnd w:id="23"/>
    </w:p>
    <w:p w:rsidR="00806376" w:rsidRPr="00806376" w:rsidRDefault="00806376" w:rsidP="00806376">
      <w:pPr>
        <w:spacing w:after="0" w:line="240" w:lineRule="auto"/>
        <w:ind w:left="720" w:hanging="720"/>
        <w:rPr>
          <w:rFonts w:ascii="Calibri" w:hAnsi="Calibri" w:cs="Calibri"/>
          <w:noProof/>
        </w:rPr>
      </w:pPr>
      <w:bookmarkStart w:id="24" w:name="_ENREF_24"/>
      <w:r w:rsidRPr="00806376">
        <w:rPr>
          <w:rFonts w:ascii="Calibri" w:hAnsi="Calibri" w:cs="Calibri"/>
          <w:noProof/>
        </w:rPr>
        <w:t xml:space="preserve">CONARD N. J., 2011: The Demise of the Neanderthal Cultural Niche and the Beginning of the Upper Paleolithic in Southwestern Germany. In: N. J. Conard, J. Richter (Eds.): </w:t>
      </w:r>
      <w:r w:rsidRPr="00806376">
        <w:rPr>
          <w:rFonts w:ascii="Calibri" w:hAnsi="Calibri" w:cs="Calibri"/>
          <w:i/>
          <w:noProof/>
        </w:rPr>
        <w:t>Neanderthal Lifeways, Subsistence and Technology: One Hundred Fifty Years of Neanderthal Study</w:t>
      </w:r>
      <w:r w:rsidRPr="00806376">
        <w:rPr>
          <w:rFonts w:ascii="Calibri" w:hAnsi="Calibri" w:cs="Calibri"/>
          <w:noProof/>
        </w:rPr>
        <w:t>. Pp. 223-240. Springer Science+Business Media B.V.</w:t>
      </w:r>
      <w:bookmarkEnd w:id="24"/>
    </w:p>
    <w:p w:rsidR="00806376" w:rsidRPr="00806376" w:rsidRDefault="00806376" w:rsidP="00806376">
      <w:pPr>
        <w:spacing w:after="0" w:line="240" w:lineRule="auto"/>
        <w:ind w:left="720" w:hanging="720"/>
        <w:rPr>
          <w:rFonts w:ascii="Calibri" w:hAnsi="Calibri" w:cs="Calibri"/>
          <w:noProof/>
        </w:rPr>
      </w:pPr>
      <w:bookmarkStart w:id="25" w:name="_ENREF_25"/>
      <w:r w:rsidRPr="00806376">
        <w:rPr>
          <w:rFonts w:ascii="Calibri" w:hAnsi="Calibri" w:cs="Calibri"/>
          <w:noProof/>
        </w:rPr>
        <w:t xml:space="preserve">CONARD NICHOLAS J., BOLUS M., 2006: The Swabian Aurignacian and its place in European Prehistory. In: O. Bar-Yosef, J. Zilhão (Eds.): </w:t>
      </w:r>
      <w:r w:rsidRPr="00806376">
        <w:rPr>
          <w:rFonts w:ascii="Calibri" w:hAnsi="Calibri" w:cs="Calibri"/>
          <w:i/>
          <w:noProof/>
        </w:rPr>
        <w:t>Towards a definition of the Aurignacian</w:t>
      </w:r>
      <w:r w:rsidRPr="00806376">
        <w:rPr>
          <w:rFonts w:ascii="Calibri" w:hAnsi="Calibri" w:cs="Calibri"/>
          <w:noProof/>
        </w:rPr>
        <w:t>. Pp. 211-239, Lisboa.</w:t>
      </w:r>
      <w:bookmarkEnd w:id="25"/>
    </w:p>
    <w:p w:rsidR="00806376" w:rsidRPr="00806376" w:rsidRDefault="00806376" w:rsidP="00806376">
      <w:pPr>
        <w:spacing w:after="0" w:line="240" w:lineRule="auto"/>
        <w:ind w:left="720" w:hanging="720"/>
        <w:rPr>
          <w:rFonts w:ascii="Calibri" w:hAnsi="Calibri" w:cs="Calibri"/>
          <w:noProof/>
        </w:rPr>
      </w:pPr>
      <w:bookmarkStart w:id="26" w:name="_ENREF_26"/>
      <w:r w:rsidRPr="00806376">
        <w:rPr>
          <w:rFonts w:ascii="Calibri" w:hAnsi="Calibri" w:cs="Calibri"/>
          <w:noProof/>
        </w:rPr>
        <w:t xml:space="preserve">CONARD N. J., BOLUS M., 2008: Radiocarbon dating the late Middle Paleolithic and the Aurignacian of the Swabian Jura. </w:t>
      </w:r>
      <w:r w:rsidRPr="00806376">
        <w:rPr>
          <w:rFonts w:ascii="Calibri" w:hAnsi="Calibri" w:cs="Calibri"/>
          <w:i/>
          <w:noProof/>
        </w:rPr>
        <w:t>J Hum Evol</w:t>
      </w:r>
      <w:r w:rsidRPr="00806376">
        <w:rPr>
          <w:rFonts w:ascii="Calibri" w:hAnsi="Calibri" w:cs="Calibri"/>
          <w:noProof/>
        </w:rPr>
        <w:t xml:space="preserve"> 55, 5: 886-897.</w:t>
      </w:r>
      <w:bookmarkEnd w:id="26"/>
    </w:p>
    <w:p w:rsidR="00806376" w:rsidRPr="00806376" w:rsidRDefault="00806376" w:rsidP="00806376">
      <w:pPr>
        <w:spacing w:after="0" w:line="240" w:lineRule="auto"/>
        <w:ind w:left="720" w:hanging="720"/>
        <w:rPr>
          <w:rFonts w:ascii="Calibri" w:hAnsi="Calibri" w:cs="Calibri"/>
          <w:noProof/>
        </w:rPr>
      </w:pPr>
      <w:bookmarkStart w:id="27" w:name="_ENREF_27"/>
      <w:r w:rsidRPr="00806376">
        <w:rPr>
          <w:rFonts w:ascii="Calibri" w:hAnsi="Calibri" w:cs="Calibri"/>
          <w:noProof/>
        </w:rPr>
        <w:t xml:space="preserve">CONARD N. J., BOLUS M., GOLDBERG P., MÜNZEL S. C., 2006: The Last Neanderthals and First Modern Humans in the Swabian Jura. In: N. J. Conard (Ed.): </w:t>
      </w:r>
      <w:r w:rsidRPr="00806376">
        <w:rPr>
          <w:rFonts w:ascii="Calibri" w:hAnsi="Calibri" w:cs="Calibri"/>
          <w:i/>
          <w:noProof/>
        </w:rPr>
        <w:t>When Neanderthals and Modern Humans Met</w:t>
      </w:r>
      <w:r w:rsidRPr="00806376">
        <w:rPr>
          <w:rFonts w:ascii="Calibri" w:hAnsi="Calibri" w:cs="Calibri"/>
          <w:noProof/>
        </w:rPr>
        <w:t>. Pp. 305-341. Kerns Verlag, Tübingen.</w:t>
      </w:r>
      <w:bookmarkEnd w:id="27"/>
    </w:p>
    <w:p w:rsidR="00806376" w:rsidRPr="00806376" w:rsidRDefault="00806376" w:rsidP="00806376">
      <w:pPr>
        <w:spacing w:after="0" w:line="240" w:lineRule="auto"/>
        <w:ind w:left="720" w:hanging="720"/>
        <w:rPr>
          <w:rFonts w:ascii="Calibri" w:hAnsi="Calibri" w:cs="Calibri"/>
          <w:noProof/>
        </w:rPr>
      </w:pPr>
      <w:bookmarkStart w:id="28" w:name="_ENREF_28"/>
      <w:r w:rsidRPr="00806376">
        <w:rPr>
          <w:rFonts w:ascii="Calibri" w:hAnsi="Calibri" w:cs="Calibri"/>
          <w:noProof/>
        </w:rPr>
        <w:t xml:space="preserve">CONDEMI S., 2011: One Hundred Fifty Years of Neanderthal Discoveries: Continuity and Discontinuity. In: S. Condemi, G.-C. Weniger (Eds.): </w:t>
      </w:r>
      <w:r w:rsidRPr="00806376">
        <w:rPr>
          <w:rFonts w:ascii="Calibri" w:hAnsi="Calibri" w:cs="Calibri"/>
          <w:i/>
          <w:noProof/>
        </w:rPr>
        <w:t xml:space="preserve">Continuity and Discontinuity in the </w:t>
      </w:r>
      <w:r w:rsidRPr="00806376">
        <w:rPr>
          <w:rFonts w:ascii="Calibri" w:hAnsi="Calibri" w:cs="Calibri"/>
          <w:i/>
          <w:noProof/>
        </w:rPr>
        <w:lastRenderedPageBreak/>
        <w:t>Peopling of Europe. One Hundered Fity Years of Neanderthal Study</w:t>
      </w:r>
      <w:r w:rsidRPr="00806376">
        <w:rPr>
          <w:rFonts w:ascii="Calibri" w:hAnsi="Calibri" w:cs="Calibri"/>
          <w:noProof/>
        </w:rPr>
        <w:t>. Pp. 11-16. Springer Scienc, Dordrecht, Heidelberg, London, New York.</w:t>
      </w:r>
      <w:bookmarkEnd w:id="28"/>
    </w:p>
    <w:p w:rsidR="00806376" w:rsidRPr="00806376" w:rsidRDefault="00806376" w:rsidP="00806376">
      <w:pPr>
        <w:spacing w:after="0" w:line="240" w:lineRule="auto"/>
        <w:ind w:left="720" w:hanging="720"/>
        <w:rPr>
          <w:rFonts w:ascii="Calibri" w:hAnsi="Calibri" w:cs="Calibri"/>
          <w:noProof/>
        </w:rPr>
      </w:pPr>
      <w:bookmarkStart w:id="29" w:name="_ENREF_29"/>
      <w:r w:rsidRPr="00806376">
        <w:rPr>
          <w:rFonts w:ascii="Calibri" w:hAnsi="Calibri" w:cs="Calibri"/>
          <w:noProof/>
        </w:rPr>
        <w:t xml:space="preserve">CYREK K., CZYŻEWSKI Ł. A., SUDOŁ M., 2012: The Biśnik Cave. Middle Palaeolithic of the Biśnik Cave. In: </w:t>
      </w:r>
      <w:r w:rsidRPr="00806376">
        <w:rPr>
          <w:rFonts w:ascii="Calibri" w:hAnsi="Calibri" w:cs="Calibri"/>
          <w:i/>
          <w:noProof/>
        </w:rPr>
        <w:t>Guidebook &amp; Book of Abstracts. International Conference European Middle Palaeolithic during MIS 8 – MIS 3 cultures – environment – chronology Wolbrom, Poland, September 25th–28th, 2012</w:t>
      </w:r>
      <w:r w:rsidRPr="00806376">
        <w:rPr>
          <w:rFonts w:ascii="Calibri" w:hAnsi="Calibri" w:cs="Calibri"/>
          <w:noProof/>
        </w:rPr>
        <w:t>. Pp. 11-23. Nicolaus Copernicus University Press, Toruń.</w:t>
      </w:r>
      <w:bookmarkEnd w:id="29"/>
    </w:p>
    <w:p w:rsidR="00806376" w:rsidRPr="00806376" w:rsidRDefault="00806376" w:rsidP="00806376">
      <w:pPr>
        <w:spacing w:after="0" w:line="240" w:lineRule="auto"/>
        <w:ind w:left="720" w:hanging="720"/>
        <w:rPr>
          <w:rFonts w:ascii="Calibri" w:hAnsi="Calibri" w:cs="Calibri"/>
          <w:noProof/>
        </w:rPr>
      </w:pPr>
      <w:bookmarkStart w:id="30" w:name="_ENREF_30"/>
      <w:r w:rsidRPr="00806376">
        <w:rPr>
          <w:rFonts w:ascii="Calibri" w:hAnsi="Calibri" w:cs="Calibri"/>
          <w:noProof/>
        </w:rPr>
        <w:t xml:space="preserve">D'ERRICO F., VILLA P., PINTO LLONA A. C., ROSA RUIZ I., 1998: A Middle Palaeolithic origin of music? Using cave-bear bone accumulations to assess the Divje Babe I bone 'flute'. </w:t>
      </w:r>
      <w:r w:rsidRPr="00806376">
        <w:rPr>
          <w:rFonts w:ascii="Calibri" w:hAnsi="Calibri" w:cs="Calibri"/>
          <w:i/>
          <w:noProof/>
        </w:rPr>
        <w:t>Antiquity</w:t>
      </w:r>
      <w:r w:rsidRPr="00806376">
        <w:rPr>
          <w:rFonts w:ascii="Calibri" w:hAnsi="Calibri" w:cs="Calibri"/>
          <w:noProof/>
        </w:rPr>
        <w:t xml:space="preserve"> 72, 275: 65-79.</w:t>
      </w:r>
      <w:bookmarkEnd w:id="30"/>
    </w:p>
    <w:p w:rsidR="00806376" w:rsidRPr="00806376" w:rsidRDefault="00806376" w:rsidP="00806376">
      <w:pPr>
        <w:spacing w:after="0" w:line="240" w:lineRule="auto"/>
        <w:ind w:left="720" w:hanging="720"/>
        <w:rPr>
          <w:rFonts w:ascii="Calibri" w:hAnsi="Calibri" w:cs="Calibri"/>
          <w:noProof/>
        </w:rPr>
      </w:pPr>
      <w:bookmarkStart w:id="31" w:name="_ENREF_31"/>
      <w:r w:rsidRPr="00806376">
        <w:rPr>
          <w:rFonts w:ascii="Calibri" w:hAnsi="Calibri" w:cs="Calibri"/>
          <w:noProof/>
        </w:rPr>
        <w:t xml:space="preserve">DAVIES W., 2014: Palaeoanthropology: The time of the last Neanderthals. </w:t>
      </w:r>
      <w:r w:rsidRPr="00806376">
        <w:rPr>
          <w:rFonts w:ascii="Calibri" w:hAnsi="Calibri" w:cs="Calibri"/>
          <w:i/>
          <w:noProof/>
        </w:rPr>
        <w:t>Nature</w:t>
      </w:r>
      <w:r w:rsidRPr="00806376">
        <w:rPr>
          <w:rFonts w:ascii="Calibri" w:hAnsi="Calibri" w:cs="Calibri"/>
          <w:noProof/>
        </w:rPr>
        <w:t xml:space="preserve"> 512, 7514: 260-261.</w:t>
      </w:r>
      <w:bookmarkEnd w:id="31"/>
    </w:p>
    <w:p w:rsidR="00806376" w:rsidRPr="00806376" w:rsidRDefault="00806376" w:rsidP="00806376">
      <w:pPr>
        <w:spacing w:after="0" w:line="240" w:lineRule="auto"/>
        <w:ind w:left="720" w:hanging="720"/>
        <w:rPr>
          <w:rFonts w:ascii="Calibri" w:hAnsi="Calibri" w:cs="Calibri"/>
          <w:noProof/>
        </w:rPr>
      </w:pPr>
      <w:bookmarkStart w:id="32" w:name="_ENREF_32"/>
      <w:r w:rsidRPr="00806376">
        <w:rPr>
          <w:rFonts w:ascii="Calibri" w:hAnsi="Calibri" w:cs="Calibri"/>
          <w:noProof/>
        </w:rPr>
        <w:t xml:space="preserve">DEFLEUR A., WHITE T., VALENSI P., SLIMAK L., CREGUT-BONNOURE E., 1999: Neanderthal cannibalism at Moula-Guercy, Ardeche, France. </w:t>
      </w:r>
      <w:r w:rsidRPr="00806376">
        <w:rPr>
          <w:rFonts w:ascii="Calibri" w:hAnsi="Calibri" w:cs="Calibri"/>
          <w:i/>
          <w:noProof/>
        </w:rPr>
        <w:t>Science</w:t>
      </w:r>
      <w:r w:rsidRPr="00806376">
        <w:rPr>
          <w:rFonts w:ascii="Calibri" w:hAnsi="Calibri" w:cs="Calibri"/>
          <w:noProof/>
        </w:rPr>
        <w:t xml:space="preserve"> 286, 5437: 128-131.</w:t>
      </w:r>
      <w:bookmarkEnd w:id="32"/>
    </w:p>
    <w:p w:rsidR="00806376" w:rsidRPr="00806376" w:rsidRDefault="00806376" w:rsidP="00806376">
      <w:pPr>
        <w:spacing w:after="0" w:line="240" w:lineRule="auto"/>
        <w:ind w:left="720" w:hanging="720"/>
        <w:rPr>
          <w:rFonts w:ascii="Calibri" w:hAnsi="Calibri" w:cs="Calibri"/>
          <w:noProof/>
        </w:rPr>
      </w:pPr>
      <w:bookmarkStart w:id="33" w:name="_ENREF_33"/>
      <w:r w:rsidRPr="00806376">
        <w:rPr>
          <w:rFonts w:ascii="Calibri" w:hAnsi="Calibri" w:cs="Calibri"/>
          <w:noProof/>
        </w:rPr>
        <w:t xml:space="preserve">DEMIDENKO Y. E., 2003: Kiik-Koba Type of Micoquian Industries of Crimean Middle Paleolithic: A Discrete "Charentoid Para-Micoquian Culture" or and Industrial Manifestation of the Extreme Flint Treatment Degree of Crimean Micoquian Tradition? In: </w:t>
      </w:r>
      <w:r w:rsidRPr="00806376">
        <w:rPr>
          <w:rFonts w:ascii="Calibri" w:hAnsi="Calibri" w:cs="Calibri"/>
          <w:i/>
          <w:noProof/>
        </w:rPr>
        <w:t>Variabelnist cerednogo paleolitu Ukraini. Materialy kruglovo stolu 11-12 listopada 2002 r.</w:t>
      </w:r>
      <w:r w:rsidRPr="00806376">
        <w:rPr>
          <w:rFonts w:ascii="Calibri" w:hAnsi="Calibri" w:cs="Calibri"/>
          <w:noProof/>
        </w:rPr>
        <w:t xml:space="preserve"> Pp. 140-171. Shlyach, Kiiv.</w:t>
      </w:r>
      <w:bookmarkEnd w:id="33"/>
    </w:p>
    <w:p w:rsidR="00806376" w:rsidRPr="00806376" w:rsidRDefault="00806376" w:rsidP="00806376">
      <w:pPr>
        <w:spacing w:after="0" w:line="240" w:lineRule="auto"/>
        <w:ind w:left="720" w:hanging="720"/>
        <w:rPr>
          <w:rFonts w:ascii="Calibri" w:hAnsi="Calibri" w:cs="Calibri"/>
          <w:noProof/>
        </w:rPr>
      </w:pPr>
      <w:bookmarkStart w:id="34" w:name="_ENREF_34"/>
      <w:r w:rsidRPr="00806376">
        <w:rPr>
          <w:rFonts w:ascii="Calibri" w:hAnsi="Calibri" w:cs="Calibri"/>
          <w:noProof/>
        </w:rPr>
        <w:t xml:space="preserve">DEMIDENKO Y. E., UTHMEIER T., Kiik-Koba, Micoquian Layer IV Re-analysis: an Overview. In: Y. E. Demidenko, T. Uthmeier (Eds.): </w:t>
      </w:r>
      <w:r w:rsidRPr="00806376">
        <w:rPr>
          <w:rFonts w:ascii="Calibri" w:hAnsi="Calibri" w:cs="Calibri"/>
          <w:i/>
          <w:noProof/>
        </w:rPr>
        <w:t>Kiik-Koba Grotto, Crimea (Ukraine). Re-Analysis of a Key Site of the Crimean Micoquian</w:t>
      </w:r>
      <w:r w:rsidRPr="00806376">
        <w:rPr>
          <w:rFonts w:ascii="Calibri" w:hAnsi="Calibri" w:cs="Calibri"/>
          <w:noProof/>
        </w:rPr>
        <w:t>. Pp. 173-181. Verlag Marie Leidorf GmbH, Rahden/Westf.</w:t>
      </w:r>
      <w:bookmarkEnd w:id="34"/>
    </w:p>
    <w:p w:rsidR="00806376" w:rsidRPr="00806376" w:rsidRDefault="00806376" w:rsidP="00806376">
      <w:pPr>
        <w:spacing w:after="0" w:line="240" w:lineRule="auto"/>
        <w:ind w:left="720" w:hanging="720"/>
        <w:rPr>
          <w:rFonts w:ascii="Calibri" w:hAnsi="Calibri" w:cs="Calibri"/>
          <w:noProof/>
        </w:rPr>
      </w:pPr>
      <w:bookmarkStart w:id="35" w:name="_ENREF_35"/>
      <w:r w:rsidRPr="00806376">
        <w:rPr>
          <w:rFonts w:ascii="Calibri" w:hAnsi="Calibri" w:cs="Calibri"/>
          <w:noProof/>
        </w:rPr>
        <w:t xml:space="preserve">DJINDJIAN F., KOZŁOWSKI J. K., BAZILE F., 2003: Europe during the early Upper Paleolithic (40 000-30 000 BP): a synthesis. In: J. Zilhão, F. d'Errico (Eds.): </w:t>
      </w:r>
      <w:r w:rsidRPr="00806376">
        <w:rPr>
          <w:rFonts w:ascii="Calibri" w:hAnsi="Calibri" w:cs="Calibri"/>
          <w:i/>
          <w:noProof/>
        </w:rPr>
        <w:t>The Chronology of the Aurignacian and of the Transitional Technocomplexes Dating, Stratigraphies, Cultural Implications</w:t>
      </w:r>
      <w:r w:rsidRPr="00806376">
        <w:rPr>
          <w:rFonts w:ascii="Calibri" w:hAnsi="Calibri" w:cs="Calibri"/>
          <w:noProof/>
        </w:rPr>
        <w:t>. Pp. 29-47, Lisboa.</w:t>
      </w:r>
      <w:bookmarkEnd w:id="35"/>
    </w:p>
    <w:p w:rsidR="00806376" w:rsidRPr="00806376" w:rsidRDefault="00806376" w:rsidP="00806376">
      <w:pPr>
        <w:spacing w:after="0" w:line="240" w:lineRule="auto"/>
        <w:ind w:left="720" w:hanging="720"/>
        <w:rPr>
          <w:rFonts w:ascii="Calibri" w:hAnsi="Calibri" w:cs="Calibri"/>
          <w:noProof/>
        </w:rPr>
      </w:pPr>
      <w:bookmarkStart w:id="36" w:name="_ENREF_36"/>
      <w:r w:rsidRPr="00806376">
        <w:rPr>
          <w:rFonts w:ascii="Calibri" w:hAnsi="Calibri" w:cs="Calibri"/>
          <w:noProof/>
        </w:rPr>
        <w:t xml:space="preserve">DODGE D. R., 2012: A molecular approach to Neanderthal extinction. </w:t>
      </w:r>
      <w:r w:rsidRPr="00806376">
        <w:rPr>
          <w:rFonts w:ascii="Calibri" w:hAnsi="Calibri" w:cs="Calibri"/>
          <w:i/>
          <w:noProof/>
        </w:rPr>
        <w:t>Quatern Int</w:t>
      </w:r>
      <w:r w:rsidRPr="00806376">
        <w:rPr>
          <w:rFonts w:ascii="Calibri" w:hAnsi="Calibri" w:cs="Calibri"/>
          <w:noProof/>
        </w:rPr>
        <w:t xml:space="preserve"> 259, 0: 22-32.</w:t>
      </w:r>
      <w:bookmarkEnd w:id="36"/>
    </w:p>
    <w:p w:rsidR="00806376" w:rsidRPr="00806376" w:rsidRDefault="00806376" w:rsidP="00806376">
      <w:pPr>
        <w:spacing w:after="0" w:line="240" w:lineRule="auto"/>
        <w:ind w:left="720" w:hanging="720"/>
        <w:rPr>
          <w:rFonts w:ascii="Calibri" w:hAnsi="Calibri" w:cs="Calibri"/>
          <w:noProof/>
        </w:rPr>
      </w:pPr>
      <w:bookmarkStart w:id="37" w:name="_ENREF_37"/>
      <w:r w:rsidRPr="00806376">
        <w:rPr>
          <w:rFonts w:ascii="Calibri" w:hAnsi="Calibri" w:cs="Calibri"/>
          <w:noProof/>
        </w:rPr>
        <w:t xml:space="preserve">FINLAYSON C., BROWN K., BLASCO R., ROSELL J., NEGRO J. J., BORTOLOTTI G. R., FINLAYSON G., SÁNCHEZ MARCO A., GILES PACHECO F., RODRÍGUEZ VIDAL J., CARRIÓN J. S., FA D. A., RODRÍGUEZ LLANES J. M., 2012: Birds of a Feather: Neanderthal Exploitation of Raptors and Corvids. </w:t>
      </w:r>
      <w:r w:rsidRPr="00806376">
        <w:rPr>
          <w:rFonts w:ascii="Calibri" w:hAnsi="Calibri" w:cs="Calibri"/>
          <w:i/>
          <w:noProof/>
        </w:rPr>
        <w:t>Plos One</w:t>
      </w:r>
      <w:r w:rsidRPr="00806376">
        <w:rPr>
          <w:rFonts w:ascii="Calibri" w:hAnsi="Calibri" w:cs="Calibri"/>
          <w:noProof/>
        </w:rPr>
        <w:t xml:space="preserve"> 7, 9: e45927.</w:t>
      </w:r>
      <w:bookmarkEnd w:id="37"/>
    </w:p>
    <w:p w:rsidR="00806376" w:rsidRPr="00806376" w:rsidRDefault="00806376" w:rsidP="00806376">
      <w:pPr>
        <w:spacing w:after="0" w:line="240" w:lineRule="auto"/>
        <w:ind w:left="720" w:hanging="720"/>
        <w:rPr>
          <w:rFonts w:ascii="Calibri" w:hAnsi="Calibri" w:cs="Calibri"/>
          <w:noProof/>
        </w:rPr>
      </w:pPr>
      <w:bookmarkStart w:id="38" w:name="_ENREF_38"/>
      <w:r w:rsidRPr="00806376">
        <w:rPr>
          <w:rFonts w:ascii="Calibri" w:hAnsi="Calibri" w:cs="Calibri"/>
          <w:noProof/>
        </w:rPr>
        <w:t xml:space="preserve">GAMBLE C., 1986: </w:t>
      </w:r>
      <w:r w:rsidRPr="00806376">
        <w:rPr>
          <w:rFonts w:ascii="Calibri" w:hAnsi="Calibri" w:cs="Calibri"/>
          <w:i/>
          <w:noProof/>
        </w:rPr>
        <w:t>The Paleolithic Settlement of Europe</w:t>
      </w:r>
      <w:r w:rsidRPr="00806376">
        <w:rPr>
          <w:rFonts w:ascii="Calibri" w:hAnsi="Calibri" w:cs="Calibri"/>
          <w:noProof/>
        </w:rPr>
        <w:t>. Cambridge University Press, Cambridge.</w:t>
      </w:r>
      <w:bookmarkEnd w:id="38"/>
    </w:p>
    <w:p w:rsidR="00806376" w:rsidRPr="00806376" w:rsidRDefault="00806376" w:rsidP="00806376">
      <w:pPr>
        <w:spacing w:after="0" w:line="240" w:lineRule="auto"/>
        <w:ind w:left="720" w:hanging="720"/>
        <w:rPr>
          <w:rFonts w:ascii="Calibri" w:hAnsi="Calibri" w:cs="Calibri"/>
          <w:noProof/>
        </w:rPr>
      </w:pPr>
      <w:bookmarkStart w:id="39" w:name="_ENREF_39"/>
      <w:r w:rsidRPr="00806376">
        <w:rPr>
          <w:rFonts w:ascii="Calibri" w:hAnsi="Calibri" w:cs="Calibri"/>
          <w:noProof/>
        </w:rPr>
        <w:t xml:space="preserve">GARRALDA M. D., GIACOBINI G., VANDERMEERSCH B., 2005: Neanderthal cutmarks: Combe-Grenal and Marillac (France). A SEM Analysis. </w:t>
      </w:r>
      <w:r w:rsidRPr="00806376">
        <w:rPr>
          <w:rFonts w:ascii="Calibri" w:hAnsi="Calibri" w:cs="Calibri"/>
          <w:i/>
          <w:noProof/>
        </w:rPr>
        <w:t>Anthropologie</w:t>
      </w:r>
      <w:r w:rsidRPr="00806376">
        <w:rPr>
          <w:rFonts w:ascii="Calibri" w:hAnsi="Calibri" w:cs="Calibri"/>
          <w:noProof/>
        </w:rPr>
        <w:t xml:space="preserve"> 43, 2-3: 189-197.</w:t>
      </w:r>
      <w:bookmarkEnd w:id="39"/>
    </w:p>
    <w:p w:rsidR="00806376" w:rsidRPr="00806376" w:rsidRDefault="00806376" w:rsidP="00806376">
      <w:pPr>
        <w:spacing w:after="0" w:line="240" w:lineRule="auto"/>
        <w:ind w:left="720" w:hanging="720"/>
        <w:rPr>
          <w:rFonts w:ascii="Calibri" w:hAnsi="Calibri" w:cs="Calibri"/>
          <w:noProof/>
        </w:rPr>
      </w:pPr>
      <w:bookmarkStart w:id="40" w:name="_ENREF_40"/>
      <w:r w:rsidRPr="00806376">
        <w:rPr>
          <w:rFonts w:ascii="Calibri" w:hAnsi="Calibri" w:cs="Calibri"/>
          <w:noProof/>
        </w:rPr>
        <w:t xml:space="preserve">GARRALDA M. D., VANDERMEERSCH B., 2000: Les Néandertaliens de la grotte de Combe-Grenal (Domme, Dordogne, France) / The Neanderthals from Combe-Grenal cave (Domme, Dordogne, France). </w:t>
      </w:r>
      <w:r w:rsidRPr="00806376">
        <w:rPr>
          <w:rFonts w:ascii="Calibri" w:hAnsi="Calibri" w:cs="Calibri"/>
          <w:i/>
          <w:noProof/>
        </w:rPr>
        <w:t>Paléo</w:t>
      </w:r>
      <w:r w:rsidRPr="00806376">
        <w:rPr>
          <w:rFonts w:ascii="Calibri" w:hAnsi="Calibri" w:cs="Calibri"/>
          <w:noProof/>
        </w:rPr>
        <w:t xml:space="preserve"> 12, 12: 213-259.</w:t>
      </w:r>
      <w:bookmarkEnd w:id="40"/>
    </w:p>
    <w:p w:rsidR="00806376" w:rsidRPr="00806376" w:rsidRDefault="00806376" w:rsidP="00806376">
      <w:pPr>
        <w:spacing w:after="0" w:line="240" w:lineRule="auto"/>
        <w:ind w:left="720" w:hanging="720"/>
        <w:rPr>
          <w:rFonts w:ascii="Calibri" w:hAnsi="Calibri" w:cs="Calibri"/>
          <w:noProof/>
        </w:rPr>
      </w:pPr>
      <w:bookmarkStart w:id="41" w:name="_ENREF_41"/>
      <w:r w:rsidRPr="00806376">
        <w:rPr>
          <w:rFonts w:ascii="Calibri" w:hAnsi="Calibri" w:cs="Calibri"/>
          <w:noProof/>
        </w:rPr>
        <w:t xml:space="preserve">GINTER B., SOBCZYK K., STEFAŃSKI D., ZAJĄC M., VALDE-NOWAK P., 2012: The Ciemna Cave, Archaeological excavations 2007–2011. In: </w:t>
      </w:r>
      <w:r w:rsidRPr="00806376">
        <w:rPr>
          <w:rFonts w:ascii="Calibri" w:hAnsi="Calibri" w:cs="Calibri"/>
          <w:i/>
          <w:noProof/>
        </w:rPr>
        <w:t>Guidebook &amp; Book of Abstracts. International Conference European Middle Palaeolithic during MIS 8 – MIS 3 cultures – environment – chronology Wolbrom, Poland, September 25th–28th, 2012</w:t>
      </w:r>
      <w:r w:rsidRPr="00806376">
        <w:rPr>
          <w:rFonts w:ascii="Calibri" w:hAnsi="Calibri" w:cs="Calibri"/>
          <w:noProof/>
        </w:rPr>
        <w:t>. Pp. 29. Nicolaus Copernicus University Press, Toruń.</w:t>
      </w:r>
      <w:bookmarkEnd w:id="41"/>
    </w:p>
    <w:p w:rsidR="00806376" w:rsidRPr="00806376" w:rsidRDefault="00806376" w:rsidP="00806376">
      <w:pPr>
        <w:spacing w:after="0" w:line="240" w:lineRule="auto"/>
        <w:ind w:left="720" w:hanging="720"/>
        <w:rPr>
          <w:rFonts w:ascii="Calibri" w:hAnsi="Calibri" w:cs="Calibri"/>
          <w:noProof/>
        </w:rPr>
      </w:pPr>
      <w:bookmarkStart w:id="42" w:name="_ENREF_42"/>
      <w:r w:rsidRPr="00806376">
        <w:rPr>
          <w:rFonts w:ascii="Calibri" w:hAnsi="Calibri" w:cs="Calibri"/>
          <w:noProof/>
        </w:rPr>
        <w:t xml:space="preserve">GÓMEZ-OLIVENCIA A., CREVECOEUR I., BALZEAU A., 2015: La Ferrassie 8 Neandertal child reloaded: New remains and re-assessment of the original collection. </w:t>
      </w:r>
      <w:r w:rsidRPr="00806376">
        <w:rPr>
          <w:rFonts w:ascii="Calibri" w:hAnsi="Calibri" w:cs="Calibri"/>
          <w:i/>
          <w:noProof/>
        </w:rPr>
        <w:t>J Hum Evol</w:t>
      </w:r>
      <w:r w:rsidRPr="00806376">
        <w:rPr>
          <w:rFonts w:ascii="Calibri" w:hAnsi="Calibri" w:cs="Calibri"/>
          <w:noProof/>
        </w:rPr>
        <w:t xml:space="preserve"> 82: 107-126.</w:t>
      </w:r>
      <w:bookmarkEnd w:id="42"/>
    </w:p>
    <w:p w:rsidR="00806376" w:rsidRPr="00806376" w:rsidRDefault="00806376" w:rsidP="00806376">
      <w:pPr>
        <w:spacing w:after="0" w:line="240" w:lineRule="auto"/>
        <w:ind w:left="720" w:hanging="720"/>
        <w:rPr>
          <w:rFonts w:ascii="Calibri" w:hAnsi="Calibri" w:cs="Calibri"/>
          <w:noProof/>
        </w:rPr>
      </w:pPr>
      <w:bookmarkStart w:id="43" w:name="_ENREF_43"/>
      <w:r w:rsidRPr="00806376">
        <w:rPr>
          <w:rFonts w:ascii="Calibri" w:hAnsi="Calibri" w:cs="Calibri"/>
          <w:noProof/>
        </w:rPr>
        <w:t xml:space="preserve">GRUNBERG J., 2002: Middle Palaeolithic birch-bark pitch. </w:t>
      </w:r>
      <w:r w:rsidRPr="00806376">
        <w:rPr>
          <w:rFonts w:ascii="Calibri" w:hAnsi="Calibri" w:cs="Calibri"/>
          <w:i/>
          <w:noProof/>
        </w:rPr>
        <w:t>Antiquity</w:t>
      </w:r>
      <w:r w:rsidRPr="00806376">
        <w:rPr>
          <w:rFonts w:ascii="Calibri" w:hAnsi="Calibri" w:cs="Calibri"/>
          <w:noProof/>
        </w:rPr>
        <w:t xml:space="preserve"> 76, 291: 15-16.</w:t>
      </w:r>
      <w:bookmarkEnd w:id="43"/>
    </w:p>
    <w:p w:rsidR="00806376" w:rsidRPr="00806376" w:rsidRDefault="00806376" w:rsidP="00806376">
      <w:pPr>
        <w:spacing w:after="0" w:line="240" w:lineRule="auto"/>
        <w:ind w:left="720" w:hanging="720"/>
        <w:rPr>
          <w:rFonts w:ascii="Calibri" w:hAnsi="Calibri" w:cs="Calibri"/>
          <w:noProof/>
        </w:rPr>
      </w:pPr>
      <w:bookmarkStart w:id="44" w:name="_ENREF_44"/>
      <w:r w:rsidRPr="00806376">
        <w:rPr>
          <w:rFonts w:ascii="Calibri" w:hAnsi="Calibri" w:cs="Calibri"/>
          <w:noProof/>
        </w:rPr>
        <w:t xml:space="preserve">HARDY B. L., MONCEL M.-H., 2011: Neanderthal Use of Fish, Mammals, Birds, Starchy Plants and Wood 125-250,000 Years Ago. </w:t>
      </w:r>
      <w:r w:rsidRPr="00806376">
        <w:rPr>
          <w:rFonts w:ascii="Calibri" w:hAnsi="Calibri" w:cs="Calibri"/>
          <w:i/>
          <w:noProof/>
        </w:rPr>
        <w:t>Plos One</w:t>
      </w:r>
      <w:r w:rsidRPr="00806376">
        <w:rPr>
          <w:rFonts w:ascii="Calibri" w:hAnsi="Calibri" w:cs="Calibri"/>
          <w:noProof/>
        </w:rPr>
        <w:t xml:space="preserve"> 6, 8: e23768.</w:t>
      </w:r>
      <w:bookmarkEnd w:id="44"/>
    </w:p>
    <w:p w:rsidR="00806376" w:rsidRPr="00806376" w:rsidRDefault="00806376" w:rsidP="00806376">
      <w:pPr>
        <w:spacing w:after="0" w:line="240" w:lineRule="auto"/>
        <w:ind w:left="720" w:hanging="720"/>
        <w:rPr>
          <w:rFonts w:ascii="Calibri" w:hAnsi="Calibri" w:cs="Calibri"/>
          <w:noProof/>
        </w:rPr>
      </w:pPr>
      <w:bookmarkStart w:id="45" w:name="_ENREF_45"/>
      <w:r w:rsidRPr="00806376">
        <w:rPr>
          <w:rFonts w:ascii="Calibri" w:hAnsi="Calibri" w:cs="Calibri"/>
          <w:noProof/>
        </w:rPr>
        <w:t xml:space="preserve">HARDY B. L., MONCEL M.-H., DAUJEARD C., FERNANDES P., BÉAREZ P., DESCLAUX E., CHACON NAVARRO M. G., PUAUD S., GALLOTTI R., 2013: Impossible Neanderthals? Making string, throwing projectiles and catching small game during Marine Isotope Stage 4 (Abri du Maras, France). </w:t>
      </w:r>
      <w:r w:rsidRPr="00806376">
        <w:rPr>
          <w:rFonts w:ascii="Calibri" w:hAnsi="Calibri" w:cs="Calibri"/>
          <w:i/>
          <w:noProof/>
        </w:rPr>
        <w:t>Quaternary Sci Rev</w:t>
      </w:r>
      <w:r w:rsidRPr="00806376">
        <w:rPr>
          <w:rFonts w:ascii="Calibri" w:hAnsi="Calibri" w:cs="Calibri"/>
          <w:noProof/>
        </w:rPr>
        <w:t xml:space="preserve"> 82, 0: 23-40.</w:t>
      </w:r>
      <w:bookmarkEnd w:id="45"/>
    </w:p>
    <w:p w:rsidR="00806376" w:rsidRPr="00806376" w:rsidRDefault="00806376" w:rsidP="00806376">
      <w:pPr>
        <w:spacing w:after="0" w:line="240" w:lineRule="auto"/>
        <w:ind w:left="720" w:hanging="720"/>
        <w:rPr>
          <w:rFonts w:ascii="Calibri" w:hAnsi="Calibri" w:cs="Calibri"/>
          <w:noProof/>
        </w:rPr>
      </w:pPr>
      <w:bookmarkStart w:id="46" w:name="_ENREF_46"/>
      <w:r w:rsidRPr="00806376">
        <w:rPr>
          <w:rFonts w:ascii="Calibri" w:hAnsi="Calibri" w:cs="Calibri"/>
          <w:noProof/>
        </w:rPr>
        <w:t xml:space="preserve">HARDY K., BUCKLEY S., COLLINS M., ESTALRRICH A., BROTHWELL D., COPELAND L., GARCÍA-TABERNERO A., GARCÍA-VARGAS S., DE LA RASILLA M., LALUEZA-FOX C., HUGUET R., BASTIR M., SANTAMARÍA D., MADELLA M., WILSON J., CORTÉS Á., ROSAS A., 2012: Neanderthal </w:t>
      </w:r>
      <w:r w:rsidRPr="00806376">
        <w:rPr>
          <w:rFonts w:ascii="Calibri" w:hAnsi="Calibri" w:cs="Calibri"/>
          <w:noProof/>
        </w:rPr>
        <w:lastRenderedPageBreak/>
        <w:t xml:space="preserve">medics? Evidence for food, cooking, and medicinal plants entrapped in dental calculus. </w:t>
      </w:r>
      <w:r w:rsidRPr="00806376">
        <w:rPr>
          <w:rFonts w:ascii="Calibri" w:hAnsi="Calibri" w:cs="Calibri"/>
          <w:i/>
          <w:noProof/>
        </w:rPr>
        <w:t>Naturwissenschaften</w:t>
      </w:r>
      <w:r w:rsidRPr="00806376">
        <w:rPr>
          <w:rFonts w:ascii="Calibri" w:hAnsi="Calibri" w:cs="Calibri"/>
          <w:noProof/>
        </w:rPr>
        <w:t xml:space="preserve"> 99, 8: 617-626.</w:t>
      </w:r>
      <w:bookmarkEnd w:id="46"/>
    </w:p>
    <w:p w:rsidR="00806376" w:rsidRPr="00806376" w:rsidRDefault="00806376" w:rsidP="00806376">
      <w:pPr>
        <w:spacing w:after="0" w:line="240" w:lineRule="auto"/>
        <w:ind w:left="720" w:hanging="720"/>
        <w:rPr>
          <w:rFonts w:ascii="Calibri" w:hAnsi="Calibri" w:cs="Calibri"/>
          <w:noProof/>
        </w:rPr>
      </w:pPr>
      <w:bookmarkStart w:id="47" w:name="_ENREF_47"/>
      <w:r w:rsidRPr="00806376">
        <w:rPr>
          <w:rFonts w:ascii="Calibri" w:hAnsi="Calibri" w:cs="Calibri"/>
          <w:noProof/>
        </w:rPr>
        <w:t xml:space="preserve">HISCOCK P., TURQ A., FAIVRE J.-P., BOURGUIGNON L., 2009: </w:t>
      </w:r>
      <w:r w:rsidRPr="00806376">
        <w:rPr>
          <w:rFonts w:ascii="Calibri" w:hAnsi="Calibri" w:cs="Calibri"/>
          <w:i/>
          <w:noProof/>
        </w:rPr>
        <w:t>Quina Procurement and Tool Production</w:t>
      </w:r>
      <w:r w:rsidRPr="00806376">
        <w:rPr>
          <w:rFonts w:ascii="Calibri" w:hAnsi="Calibri" w:cs="Calibri"/>
          <w:noProof/>
        </w:rPr>
        <w:t>. Wiley-Blackwell.</w:t>
      </w:r>
      <w:bookmarkEnd w:id="47"/>
    </w:p>
    <w:p w:rsidR="00806376" w:rsidRPr="00806376" w:rsidRDefault="00806376" w:rsidP="00806376">
      <w:pPr>
        <w:spacing w:after="0" w:line="240" w:lineRule="auto"/>
        <w:ind w:left="720" w:hanging="720"/>
        <w:rPr>
          <w:rFonts w:ascii="Calibri" w:hAnsi="Calibri" w:cs="Calibri"/>
          <w:noProof/>
        </w:rPr>
      </w:pPr>
      <w:bookmarkStart w:id="48" w:name="_ENREF_48"/>
      <w:r w:rsidRPr="00806376">
        <w:rPr>
          <w:rFonts w:ascii="Calibri" w:hAnsi="Calibri" w:cs="Calibri"/>
          <w:noProof/>
        </w:rPr>
        <w:t xml:space="preserve">HOWELLS W. W., 1974: Neanderthals: Names, Hypotheses, and Scientific Method. </w:t>
      </w:r>
      <w:r w:rsidRPr="00806376">
        <w:rPr>
          <w:rFonts w:ascii="Calibri" w:hAnsi="Calibri" w:cs="Calibri"/>
          <w:i/>
          <w:noProof/>
        </w:rPr>
        <w:t>American Anthropologist</w:t>
      </w:r>
      <w:r w:rsidRPr="00806376">
        <w:rPr>
          <w:rFonts w:ascii="Calibri" w:hAnsi="Calibri" w:cs="Calibri"/>
          <w:noProof/>
        </w:rPr>
        <w:t xml:space="preserve"> 76, 1: 24-38.</w:t>
      </w:r>
      <w:bookmarkEnd w:id="48"/>
    </w:p>
    <w:p w:rsidR="00806376" w:rsidRPr="00806376" w:rsidRDefault="00806376" w:rsidP="00806376">
      <w:pPr>
        <w:spacing w:after="0" w:line="240" w:lineRule="auto"/>
        <w:ind w:left="720" w:hanging="720"/>
        <w:rPr>
          <w:rFonts w:ascii="Calibri" w:hAnsi="Calibri" w:cs="Calibri"/>
          <w:noProof/>
        </w:rPr>
      </w:pPr>
      <w:bookmarkStart w:id="49" w:name="_ENREF_49"/>
      <w:r w:rsidRPr="00806376">
        <w:rPr>
          <w:rFonts w:ascii="Calibri" w:hAnsi="Calibri" w:cs="Calibri"/>
          <w:noProof/>
        </w:rPr>
        <w:t xml:space="preserve">HUBLIN J.-J., BAILEY S. E., 2006: Revisiting the Last Neandertals. </w:t>
      </w:r>
      <w:r w:rsidRPr="00806376">
        <w:rPr>
          <w:rFonts w:ascii="Calibri" w:hAnsi="Calibri" w:cs="Calibri"/>
          <w:i/>
          <w:noProof/>
        </w:rPr>
        <w:t>When Neanderthals and Modern Humans Met</w:t>
      </w:r>
      <w:r w:rsidRPr="00806376">
        <w:rPr>
          <w:rFonts w:ascii="Calibri" w:hAnsi="Calibri" w:cs="Calibri"/>
          <w:noProof/>
        </w:rPr>
        <w:t>: 105-128.</w:t>
      </w:r>
      <w:bookmarkEnd w:id="49"/>
    </w:p>
    <w:p w:rsidR="00806376" w:rsidRPr="00806376" w:rsidRDefault="00806376" w:rsidP="00806376">
      <w:pPr>
        <w:spacing w:after="0" w:line="240" w:lineRule="auto"/>
        <w:ind w:left="720" w:hanging="720"/>
        <w:rPr>
          <w:rFonts w:ascii="Calibri" w:hAnsi="Calibri" w:cs="Calibri"/>
          <w:noProof/>
        </w:rPr>
      </w:pPr>
      <w:bookmarkStart w:id="50" w:name="_ENREF_50"/>
      <w:r w:rsidRPr="00806376">
        <w:rPr>
          <w:rFonts w:ascii="Calibri" w:hAnsi="Calibri" w:cs="Calibri"/>
          <w:noProof/>
        </w:rPr>
        <w:t xml:space="preserve">JÖRIS O., 2006: Bifacially backed knives (Kielmesser) in the Central European middle Palaeolithic. In: N. Goren-Inbar, G. Sharon (Eds.): </w:t>
      </w:r>
      <w:r w:rsidRPr="00806376">
        <w:rPr>
          <w:rFonts w:ascii="Calibri" w:hAnsi="Calibri" w:cs="Calibri"/>
          <w:i/>
          <w:noProof/>
        </w:rPr>
        <w:t>Axe Age: Acheulian Tool-making from Quarry to Discard</w:t>
      </w:r>
      <w:r w:rsidRPr="00806376">
        <w:rPr>
          <w:rFonts w:ascii="Calibri" w:hAnsi="Calibri" w:cs="Calibri"/>
          <w:noProof/>
        </w:rPr>
        <w:t>. Pp. 287-310. Equinox Publishing Ltd, London.</w:t>
      </w:r>
      <w:bookmarkEnd w:id="50"/>
    </w:p>
    <w:p w:rsidR="00806376" w:rsidRPr="00806376" w:rsidRDefault="00806376" w:rsidP="00806376">
      <w:pPr>
        <w:spacing w:after="0" w:line="240" w:lineRule="auto"/>
        <w:ind w:left="720" w:hanging="720"/>
        <w:rPr>
          <w:rFonts w:ascii="Calibri" w:hAnsi="Calibri" w:cs="Calibri"/>
          <w:noProof/>
        </w:rPr>
      </w:pPr>
      <w:bookmarkStart w:id="51" w:name="_ENREF_51"/>
      <w:r w:rsidRPr="00806376">
        <w:rPr>
          <w:rFonts w:ascii="Calibri" w:hAnsi="Calibri" w:cs="Calibri"/>
          <w:noProof/>
        </w:rPr>
        <w:t xml:space="preserve">KARAVANIC I., 2007: Mousterian in Croatia. </w:t>
      </w:r>
      <w:r w:rsidRPr="00806376">
        <w:rPr>
          <w:rFonts w:ascii="Calibri" w:hAnsi="Calibri" w:cs="Calibri"/>
          <w:i/>
          <w:noProof/>
        </w:rPr>
        <w:t>L'Anthropologie</w:t>
      </w:r>
      <w:r w:rsidRPr="00806376">
        <w:rPr>
          <w:rFonts w:ascii="Calibri" w:hAnsi="Calibri" w:cs="Calibri"/>
          <w:noProof/>
        </w:rPr>
        <w:t xml:space="preserve"> 111, 3: 321-345.</w:t>
      </w:r>
      <w:bookmarkEnd w:id="51"/>
    </w:p>
    <w:p w:rsidR="00806376" w:rsidRPr="00806376" w:rsidRDefault="00806376" w:rsidP="00806376">
      <w:pPr>
        <w:spacing w:after="0" w:line="240" w:lineRule="auto"/>
        <w:ind w:left="720" w:hanging="720"/>
        <w:rPr>
          <w:rFonts w:ascii="Calibri" w:hAnsi="Calibri" w:cs="Calibri"/>
          <w:noProof/>
        </w:rPr>
      </w:pPr>
      <w:bookmarkStart w:id="52" w:name="_ENREF_52"/>
      <w:r w:rsidRPr="00806376">
        <w:rPr>
          <w:rFonts w:ascii="Calibri" w:hAnsi="Calibri" w:cs="Calibri"/>
          <w:noProof/>
        </w:rPr>
        <w:t xml:space="preserve">KARAVANIĆ I., SMITH FRED H., 2000: More on the Neanderthal Problem: The Vindija Case. </w:t>
      </w:r>
      <w:r w:rsidRPr="00806376">
        <w:rPr>
          <w:rFonts w:ascii="Calibri" w:hAnsi="Calibri" w:cs="Calibri"/>
          <w:i/>
          <w:noProof/>
        </w:rPr>
        <w:t>Curr Anthropol</w:t>
      </w:r>
      <w:r w:rsidRPr="00806376">
        <w:rPr>
          <w:rFonts w:ascii="Calibri" w:hAnsi="Calibri" w:cs="Calibri"/>
          <w:noProof/>
        </w:rPr>
        <w:t xml:space="preserve"> 41, 5: 838-840.</w:t>
      </w:r>
      <w:bookmarkEnd w:id="52"/>
    </w:p>
    <w:p w:rsidR="00806376" w:rsidRPr="00806376" w:rsidRDefault="00806376" w:rsidP="00806376">
      <w:pPr>
        <w:spacing w:after="0" w:line="240" w:lineRule="auto"/>
        <w:ind w:left="720" w:hanging="720"/>
        <w:rPr>
          <w:rFonts w:ascii="Calibri" w:hAnsi="Calibri" w:cs="Calibri"/>
          <w:noProof/>
        </w:rPr>
      </w:pPr>
      <w:bookmarkStart w:id="53" w:name="_ENREF_53"/>
      <w:r w:rsidRPr="00806376">
        <w:rPr>
          <w:rFonts w:ascii="Calibri" w:hAnsi="Calibri" w:cs="Calibri"/>
          <w:noProof/>
        </w:rPr>
        <w:t xml:space="preserve">KOZŁOWSKI J., KOZŁOWSKI S., STRAUS L., 1997: Le paléolithique en Pologne. </w:t>
      </w:r>
      <w:r w:rsidRPr="00806376">
        <w:rPr>
          <w:rFonts w:ascii="Calibri" w:hAnsi="Calibri" w:cs="Calibri"/>
          <w:i/>
          <w:noProof/>
        </w:rPr>
        <w:t>Journal of Anthropological Research</w:t>
      </w:r>
      <w:r w:rsidRPr="00806376">
        <w:rPr>
          <w:rFonts w:ascii="Calibri" w:hAnsi="Calibri" w:cs="Calibri"/>
          <w:noProof/>
        </w:rPr>
        <w:t xml:space="preserve"> 53, 1: 112-114.</w:t>
      </w:r>
      <w:bookmarkEnd w:id="53"/>
    </w:p>
    <w:p w:rsidR="00806376" w:rsidRPr="00806376" w:rsidRDefault="00806376" w:rsidP="00806376">
      <w:pPr>
        <w:spacing w:line="240" w:lineRule="auto"/>
        <w:ind w:left="720" w:hanging="720"/>
        <w:rPr>
          <w:rFonts w:ascii="Calibri" w:hAnsi="Calibri" w:cs="Calibri"/>
          <w:noProof/>
        </w:rPr>
      </w:pPr>
      <w:bookmarkStart w:id="54" w:name="_ENREF_54"/>
      <w:r w:rsidRPr="00806376">
        <w:rPr>
          <w:rFonts w:ascii="Calibri" w:hAnsi="Calibri" w:cs="Calibri"/>
          <w:noProof/>
        </w:rPr>
        <w:t xml:space="preserve">KOZŁOWSKI S. K. (Ed.), 2006: </w:t>
      </w:r>
      <w:r w:rsidRPr="00806376">
        <w:rPr>
          <w:rFonts w:ascii="Calibri" w:hAnsi="Calibri" w:cs="Calibri"/>
          <w:i/>
          <w:noProof/>
        </w:rPr>
        <w:t>Wylotne and Zwierzyniec : paleolithic sites in southern Poland</w:t>
      </w:r>
      <w:r w:rsidRPr="00806376">
        <w:rPr>
          <w:rFonts w:ascii="Calibri" w:hAnsi="Calibri" w:cs="Calibri"/>
          <w:noProof/>
        </w:rPr>
        <w:t>. Polish Academy of Art and Sciences ;</w:t>
      </w:r>
    </w:p>
    <w:p w:rsidR="00806376" w:rsidRPr="00806376" w:rsidRDefault="00806376" w:rsidP="00806376">
      <w:pPr>
        <w:spacing w:line="240" w:lineRule="auto"/>
        <w:ind w:left="720" w:hanging="720"/>
        <w:rPr>
          <w:rFonts w:ascii="Calibri" w:hAnsi="Calibri" w:cs="Calibri"/>
          <w:noProof/>
        </w:rPr>
      </w:pPr>
      <w:r w:rsidRPr="00806376">
        <w:rPr>
          <w:rFonts w:ascii="Calibri" w:hAnsi="Calibri" w:cs="Calibri"/>
          <w:noProof/>
        </w:rPr>
        <w:t>Uniwersytet Warszawski, Kraków</w:t>
      </w:r>
    </w:p>
    <w:p w:rsidR="00806376" w:rsidRPr="00806376" w:rsidRDefault="00806376" w:rsidP="00806376">
      <w:pPr>
        <w:spacing w:after="0" w:line="240" w:lineRule="auto"/>
        <w:ind w:left="720" w:hanging="720"/>
        <w:rPr>
          <w:rFonts w:ascii="Calibri" w:hAnsi="Calibri" w:cs="Calibri"/>
          <w:noProof/>
        </w:rPr>
      </w:pPr>
      <w:r w:rsidRPr="00806376">
        <w:rPr>
          <w:rFonts w:ascii="Calibri" w:hAnsi="Calibri" w:cs="Calibri"/>
          <w:noProof/>
        </w:rPr>
        <w:t>Warszawa.</w:t>
      </w:r>
      <w:bookmarkEnd w:id="54"/>
    </w:p>
    <w:p w:rsidR="00806376" w:rsidRPr="00806376" w:rsidRDefault="00806376" w:rsidP="00806376">
      <w:pPr>
        <w:spacing w:after="0" w:line="240" w:lineRule="auto"/>
        <w:ind w:left="720" w:hanging="720"/>
        <w:rPr>
          <w:rFonts w:ascii="Calibri" w:hAnsi="Calibri" w:cs="Calibri"/>
          <w:noProof/>
        </w:rPr>
      </w:pPr>
      <w:bookmarkStart w:id="55" w:name="_ENREF_55"/>
      <w:r w:rsidRPr="00806376">
        <w:rPr>
          <w:rFonts w:ascii="Calibri" w:hAnsi="Calibri" w:cs="Calibri"/>
          <w:noProof/>
        </w:rPr>
        <w:t xml:space="preserve">KRAUSE J., ORLANDO L., SERRE D., VIOLA B., PRÜFER K., RICHARDS M. P., HUBLIN J.-J., HÄNNI C., DEREVIANKO A. P., PÄÄBO S., 2007: Neanderthals in central Asia and Siberia. </w:t>
      </w:r>
      <w:r w:rsidRPr="00806376">
        <w:rPr>
          <w:rFonts w:ascii="Calibri" w:hAnsi="Calibri" w:cs="Calibri"/>
          <w:i/>
          <w:noProof/>
        </w:rPr>
        <w:t>Nature</w:t>
      </w:r>
      <w:r w:rsidRPr="00806376">
        <w:rPr>
          <w:rFonts w:ascii="Calibri" w:hAnsi="Calibri" w:cs="Calibri"/>
          <w:noProof/>
        </w:rPr>
        <w:t xml:space="preserve"> 449, 7164: 902-904.</w:t>
      </w:r>
      <w:bookmarkEnd w:id="55"/>
    </w:p>
    <w:p w:rsidR="00806376" w:rsidRPr="00806376" w:rsidRDefault="00806376" w:rsidP="00806376">
      <w:pPr>
        <w:spacing w:after="0" w:line="240" w:lineRule="auto"/>
        <w:ind w:left="720" w:hanging="720"/>
        <w:rPr>
          <w:rFonts w:ascii="Calibri" w:hAnsi="Calibri" w:cs="Calibri"/>
          <w:noProof/>
        </w:rPr>
      </w:pPr>
      <w:bookmarkStart w:id="56" w:name="_ENREF_56"/>
      <w:r w:rsidRPr="00806376">
        <w:rPr>
          <w:rFonts w:ascii="Calibri" w:hAnsi="Calibri" w:cs="Calibri"/>
          <w:noProof/>
        </w:rPr>
        <w:t xml:space="preserve">KRUKOWSKI S., 1939-1948: </w:t>
      </w:r>
      <w:r w:rsidRPr="00806376">
        <w:rPr>
          <w:rFonts w:ascii="Calibri" w:hAnsi="Calibri" w:cs="Calibri"/>
          <w:i/>
          <w:noProof/>
        </w:rPr>
        <w:t>Paleolit Polski</w:t>
      </w:r>
      <w:r w:rsidRPr="00806376">
        <w:rPr>
          <w:rFonts w:ascii="Calibri" w:hAnsi="Calibri" w:cs="Calibri"/>
          <w:noProof/>
        </w:rPr>
        <w:t>. Kraków.</w:t>
      </w:r>
      <w:bookmarkEnd w:id="56"/>
    </w:p>
    <w:p w:rsidR="00806376" w:rsidRPr="00806376" w:rsidRDefault="00806376" w:rsidP="00806376">
      <w:pPr>
        <w:spacing w:after="0" w:line="240" w:lineRule="auto"/>
        <w:ind w:left="720" w:hanging="720"/>
        <w:rPr>
          <w:rFonts w:ascii="Calibri" w:hAnsi="Calibri" w:cs="Calibri"/>
          <w:noProof/>
        </w:rPr>
      </w:pPr>
      <w:bookmarkStart w:id="57" w:name="_ENREF_57"/>
      <w:r w:rsidRPr="00806376">
        <w:rPr>
          <w:rFonts w:ascii="Calibri" w:hAnsi="Calibri" w:cs="Calibri"/>
          <w:noProof/>
        </w:rPr>
        <w:t xml:space="preserve">LE MORT F., 1998: Canibalisme ou rite funéraire? </w:t>
      </w:r>
      <w:r w:rsidRPr="00806376">
        <w:rPr>
          <w:rFonts w:ascii="Calibri" w:hAnsi="Calibri" w:cs="Calibri"/>
          <w:i/>
          <w:noProof/>
        </w:rPr>
        <w:t>Dossiers histoire et archeologie</w:t>
      </w:r>
      <w:r w:rsidRPr="00806376">
        <w:rPr>
          <w:rFonts w:ascii="Calibri" w:hAnsi="Calibri" w:cs="Calibri"/>
          <w:noProof/>
        </w:rPr>
        <w:t xml:space="preserve"> 1988: 46-49.</w:t>
      </w:r>
      <w:bookmarkEnd w:id="57"/>
    </w:p>
    <w:p w:rsidR="00806376" w:rsidRPr="00806376" w:rsidRDefault="00806376" w:rsidP="00806376">
      <w:pPr>
        <w:spacing w:after="0" w:line="240" w:lineRule="auto"/>
        <w:ind w:left="720" w:hanging="720"/>
        <w:rPr>
          <w:rFonts w:ascii="Calibri" w:hAnsi="Calibri" w:cs="Calibri"/>
          <w:noProof/>
        </w:rPr>
      </w:pPr>
      <w:bookmarkStart w:id="58" w:name="_ENREF_58"/>
      <w:r w:rsidRPr="00806376">
        <w:rPr>
          <w:rFonts w:ascii="Calibri" w:hAnsi="Calibri" w:cs="Calibri"/>
          <w:noProof/>
        </w:rPr>
        <w:t xml:space="preserve">LONGO L., BOARETTO E., CARAMELLI D., GIUNTI P., LARI M., MILANI L., MANNINO M. A., SALA B., THUN HOHENSTEIN U., CONDEMI S., 2012: Did Neandertals and anatomically modern humans coexist in northern Italy during the late MIS 3? </w:t>
      </w:r>
      <w:r w:rsidRPr="00806376">
        <w:rPr>
          <w:rFonts w:ascii="Calibri" w:hAnsi="Calibri" w:cs="Calibri"/>
          <w:i/>
          <w:noProof/>
        </w:rPr>
        <w:t>Quatern Int</w:t>
      </w:r>
      <w:r w:rsidRPr="00806376">
        <w:rPr>
          <w:rFonts w:ascii="Calibri" w:hAnsi="Calibri" w:cs="Calibri"/>
          <w:noProof/>
        </w:rPr>
        <w:t xml:space="preserve"> 259, 0: 102-112.</w:t>
      </w:r>
      <w:bookmarkEnd w:id="58"/>
    </w:p>
    <w:p w:rsidR="00806376" w:rsidRPr="00806376" w:rsidRDefault="00806376" w:rsidP="00806376">
      <w:pPr>
        <w:spacing w:after="0" w:line="240" w:lineRule="auto"/>
        <w:ind w:left="720" w:hanging="720"/>
        <w:rPr>
          <w:rFonts w:ascii="Calibri" w:hAnsi="Calibri" w:cs="Calibri"/>
          <w:noProof/>
        </w:rPr>
      </w:pPr>
      <w:bookmarkStart w:id="59" w:name="_ENREF_59"/>
      <w:r w:rsidRPr="00806376">
        <w:rPr>
          <w:rFonts w:ascii="Calibri" w:hAnsi="Calibri" w:cs="Calibri"/>
          <w:noProof/>
        </w:rPr>
        <w:t xml:space="preserve">LOY T. H., HARDY B. L., 1992: Blood residue analysis of 90,000-year-old stone tools from Tabun Cave, Israel. </w:t>
      </w:r>
      <w:r w:rsidRPr="00806376">
        <w:rPr>
          <w:rFonts w:ascii="Calibri" w:hAnsi="Calibri" w:cs="Calibri"/>
          <w:i/>
          <w:noProof/>
        </w:rPr>
        <w:t>Antiquity</w:t>
      </w:r>
      <w:r w:rsidRPr="00806376">
        <w:rPr>
          <w:rFonts w:ascii="Calibri" w:hAnsi="Calibri" w:cs="Calibri"/>
          <w:noProof/>
        </w:rPr>
        <w:t xml:space="preserve"> 66, 250: 24-35.</w:t>
      </w:r>
      <w:bookmarkEnd w:id="59"/>
    </w:p>
    <w:p w:rsidR="00806376" w:rsidRPr="00806376" w:rsidRDefault="00806376" w:rsidP="00806376">
      <w:pPr>
        <w:spacing w:after="0" w:line="240" w:lineRule="auto"/>
        <w:ind w:left="720" w:hanging="720"/>
        <w:rPr>
          <w:rFonts w:ascii="Calibri" w:hAnsi="Calibri" w:cs="Calibri"/>
          <w:noProof/>
        </w:rPr>
      </w:pPr>
      <w:bookmarkStart w:id="60" w:name="_ENREF_60"/>
      <w:r w:rsidRPr="00806376">
        <w:rPr>
          <w:rFonts w:ascii="Calibri" w:hAnsi="Calibri" w:cs="Calibri"/>
          <w:noProof/>
        </w:rPr>
        <w:t xml:space="preserve">MANIA D., TOEPFER V., 1973: </w:t>
      </w:r>
      <w:r w:rsidRPr="00806376">
        <w:rPr>
          <w:rFonts w:ascii="Calibri" w:hAnsi="Calibri" w:cs="Calibri"/>
          <w:i/>
          <w:noProof/>
        </w:rPr>
        <w:t>Königsaue. Gliederung. Ökologie und mittelpaläolithische Funde der letzten Eiszeit</w:t>
      </w:r>
      <w:r w:rsidRPr="00806376">
        <w:rPr>
          <w:rFonts w:ascii="Calibri" w:hAnsi="Calibri" w:cs="Calibri"/>
          <w:noProof/>
        </w:rPr>
        <w:t>. VEB Deutscher Verlag der Wissenschaften, Berlin.</w:t>
      </w:r>
      <w:bookmarkEnd w:id="60"/>
    </w:p>
    <w:p w:rsidR="00806376" w:rsidRPr="00806376" w:rsidRDefault="00806376" w:rsidP="00806376">
      <w:pPr>
        <w:spacing w:after="0" w:line="240" w:lineRule="auto"/>
        <w:ind w:left="720" w:hanging="720"/>
        <w:rPr>
          <w:rFonts w:ascii="Calibri" w:hAnsi="Calibri" w:cs="Calibri"/>
          <w:noProof/>
        </w:rPr>
      </w:pPr>
      <w:bookmarkStart w:id="61" w:name="_ENREF_61"/>
      <w:r w:rsidRPr="00806376">
        <w:rPr>
          <w:rFonts w:ascii="Calibri" w:hAnsi="Calibri" w:cs="Calibri"/>
          <w:noProof/>
        </w:rPr>
        <w:t xml:space="preserve">MARKS A., CHABAI V., MONCEL M., 2003: The middle Paleolithic of western Crimea. </w:t>
      </w:r>
      <w:r w:rsidRPr="00806376">
        <w:rPr>
          <w:rFonts w:ascii="Calibri" w:hAnsi="Calibri" w:cs="Calibri"/>
          <w:i/>
          <w:noProof/>
        </w:rPr>
        <w:t>L'Anthropologie</w:t>
      </w:r>
      <w:r w:rsidRPr="00806376">
        <w:rPr>
          <w:rFonts w:ascii="Calibri" w:hAnsi="Calibri" w:cs="Calibri"/>
          <w:noProof/>
        </w:rPr>
        <w:t xml:space="preserve"> 107, 2: 310-311.</w:t>
      </w:r>
      <w:bookmarkEnd w:id="61"/>
    </w:p>
    <w:p w:rsidR="00806376" w:rsidRPr="00806376" w:rsidRDefault="00806376" w:rsidP="00806376">
      <w:pPr>
        <w:spacing w:after="0" w:line="240" w:lineRule="auto"/>
        <w:ind w:left="720" w:hanging="720"/>
        <w:rPr>
          <w:rFonts w:ascii="Calibri" w:hAnsi="Calibri" w:cs="Calibri"/>
          <w:noProof/>
        </w:rPr>
      </w:pPr>
      <w:bookmarkStart w:id="62" w:name="_ENREF_62"/>
      <w:r w:rsidRPr="00806376">
        <w:rPr>
          <w:rFonts w:ascii="Calibri" w:hAnsi="Calibri" w:cs="Calibri"/>
          <w:noProof/>
        </w:rPr>
        <w:t xml:space="preserve">MARKS A. E., CHABAI V. P. (Eds.), 1998: </w:t>
      </w:r>
      <w:r w:rsidRPr="00806376">
        <w:rPr>
          <w:rFonts w:ascii="Calibri" w:hAnsi="Calibri" w:cs="Calibri"/>
          <w:i/>
          <w:noProof/>
        </w:rPr>
        <w:t>The Middle Paleolithic of Western Crimea</w:t>
      </w:r>
      <w:r w:rsidRPr="00806376">
        <w:rPr>
          <w:rFonts w:ascii="Calibri" w:hAnsi="Calibri" w:cs="Calibri"/>
          <w:noProof/>
        </w:rPr>
        <w:t>.</w:t>
      </w:r>
      <w:bookmarkEnd w:id="62"/>
    </w:p>
    <w:p w:rsidR="00806376" w:rsidRPr="00806376" w:rsidRDefault="00806376" w:rsidP="00806376">
      <w:pPr>
        <w:spacing w:after="0" w:line="240" w:lineRule="auto"/>
        <w:ind w:left="720" w:hanging="720"/>
        <w:rPr>
          <w:rFonts w:ascii="Calibri" w:hAnsi="Calibri" w:cs="Calibri"/>
          <w:noProof/>
        </w:rPr>
      </w:pPr>
      <w:bookmarkStart w:id="63" w:name="_ENREF_63"/>
      <w:r w:rsidRPr="00806376">
        <w:rPr>
          <w:rFonts w:ascii="Calibri" w:hAnsi="Calibri" w:cs="Calibri"/>
          <w:noProof/>
        </w:rPr>
        <w:t xml:space="preserve">MERTENS S. B., 1996: The Middle Paleolithic in Romania. </w:t>
      </w:r>
      <w:r w:rsidRPr="00806376">
        <w:rPr>
          <w:rFonts w:ascii="Calibri" w:hAnsi="Calibri" w:cs="Calibri"/>
          <w:i/>
          <w:noProof/>
        </w:rPr>
        <w:t>Curr Anthropol</w:t>
      </w:r>
      <w:r w:rsidRPr="00806376">
        <w:rPr>
          <w:rFonts w:ascii="Calibri" w:hAnsi="Calibri" w:cs="Calibri"/>
          <w:noProof/>
        </w:rPr>
        <w:t xml:space="preserve"> 37, 3: 515-521.</w:t>
      </w:r>
      <w:bookmarkEnd w:id="63"/>
    </w:p>
    <w:p w:rsidR="00806376" w:rsidRPr="00806376" w:rsidRDefault="00806376" w:rsidP="00806376">
      <w:pPr>
        <w:spacing w:after="0" w:line="240" w:lineRule="auto"/>
        <w:ind w:left="720" w:hanging="720"/>
        <w:rPr>
          <w:rFonts w:ascii="Calibri" w:hAnsi="Calibri" w:cs="Calibri"/>
          <w:noProof/>
        </w:rPr>
      </w:pPr>
      <w:bookmarkStart w:id="64" w:name="_ENREF_64"/>
      <w:r w:rsidRPr="00806376">
        <w:rPr>
          <w:rFonts w:ascii="Calibri" w:hAnsi="Calibri" w:cs="Calibri"/>
          <w:noProof/>
        </w:rPr>
        <w:t xml:space="preserve">MORLEY I., 2006: MOUSTERIAN MUSICIANSHIP? THE CASE OF THE DIVJE BABE I BONE. </w:t>
      </w:r>
      <w:r w:rsidRPr="00806376">
        <w:rPr>
          <w:rFonts w:ascii="Calibri" w:hAnsi="Calibri" w:cs="Calibri"/>
          <w:i/>
          <w:noProof/>
        </w:rPr>
        <w:t>Oxford Journal of Archaeology</w:t>
      </w:r>
      <w:r w:rsidRPr="00806376">
        <w:rPr>
          <w:rFonts w:ascii="Calibri" w:hAnsi="Calibri" w:cs="Calibri"/>
          <w:noProof/>
        </w:rPr>
        <w:t xml:space="preserve"> 25, 4: 317-333.</w:t>
      </w:r>
      <w:bookmarkEnd w:id="64"/>
    </w:p>
    <w:p w:rsidR="00806376" w:rsidRPr="00806376" w:rsidRDefault="00806376" w:rsidP="00806376">
      <w:pPr>
        <w:spacing w:after="0" w:line="240" w:lineRule="auto"/>
        <w:ind w:left="720" w:hanging="720"/>
        <w:rPr>
          <w:rFonts w:ascii="Calibri" w:hAnsi="Calibri" w:cs="Calibri"/>
          <w:noProof/>
        </w:rPr>
      </w:pPr>
      <w:bookmarkStart w:id="65" w:name="_ENREF_65"/>
      <w:r w:rsidRPr="00806376">
        <w:rPr>
          <w:rFonts w:ascii="Calibri" w:hAnsi="Calibri" w:cs="Calibri"/>
          <w:noProof/>
        </w:rPr>
        <w:t xml:space="preserve">ORSCHIEDT J., 2008: Der Fall Krapina – neue Ergebnisse zur Frage von Kannibalismus beim Neandertaler. </w:t>
      </w:r>
      <w:r w:rsidRPr="00806376">
        <w:rPr>
          <w:rFonts w:ascii="Calibri" w:hAnsi="Calibri" w:cs="Calibri"/>
          <w:i/>
          <w:noProof/>
        </w:rPr>
        <w:t>Quartär</w:t>
      </w:r>
      <w:r w:rsidRPr="00806376">
        <w:rPr>
          <w:rFonts w:ascii="Calibri" w:hAnsi="Calibri" w:cs="Calibri"/>
          <w:noProof/>
        </w:rPr>
        <w:t xml:space="preserve"> 55: 63-81.</w:t>
      </w:r>
      <w:bookmarkEnd w:id="65"/>
    </w:p>
    <w:p w:rsidR="00806376" w:rsidRPr="00806376" w:rsidRDefault="00806376" w:rsidP="00806376">
      <w:pPr>
        <w:spacing w:after="0" w:line="240" w:lineRule="auto"/>
        <w:ind w:left="720" w:hanging="720"/>
        <w:rPr>
          <w:rFonts w:ascii="Calibri" w:hAnsi="Calibri" w:cs="Calibri"/>
          <w:noProof/>
        </w:rPr>
      </w:pPr>
      <w:bookmarkStart w:id="66" w:name="_ENREF_66"/>
      <w:r w:rsidRPr="00806376">
        <w:rPr>
          <w:rFonts w:ascii="Calibri" w:hAnsi="Calibri" w:cs="Calibri"/>
          <w:noProof/>
        </w:rPr>
        <w:t xml:space="preserve">PERESANI M., An Overview of the Middle Paleolithic Settlement System in North-Eastern Italy. In: N. J. Conard (Ed.): </w:t>
      </w:r>
      <w:r w:rsidRPr="00806376">
        <w:rPr>
          <w:rFonts w:ascii="Calibri" w:hAnsi="Calibri" w:cs="Calibri"/>
          <w:i/>
          <w:noProof/>
        </w:rPr>
        <w:t>Settlement Dynamics of the Middle Paleolithic and Middle Stone Age</w:t>
      </w:r>
      <w:r w:rsidRPr="00806376">
        <w:rPr>
          <w:rFonts w:ascii="Calibri" w:hAnsi="Calibri" w:cs="Calibri"/>
          <w:noProof/>
        </w:rPr>
        <w:t>. Pp. 485-506. Kerns Verlag, Tübingen.</w:t>
      </w:r>
      <w:bookmarkEnd w:id="66"/>
    </w:p>
    <w:p w:rsidR="00806376" w:rsidRPr="00806376" w:rsidRDefault="00806376" w:rsidP="00806376">
      <w:pPr>
        <w:spacing w:after="0" w:line="240" w:lineRule="auto"/>
        <w:ind w:left="720" w:hanging="720"/>
        <w:rPr>
          <w:rFonts w:ascii="Calibri" w:hAnsi="Calibri" w:cs="Calibri"/>
          <w:noProof/>
        </w:rPr>
      </w:pPr>
      <w:bookmarkStart w:id="67" w:name="_ENREF_67"/>
      <w:r w:rsidRPr="00806376">
        <w:rPr>
          <w:rFonts w:ascii="Calibri" w:hAnsi="Calibri" w:cs="Calibri"/>
          <w:noProof/>
        </w:rPr>
        <w:t xml:space="preserve">PERESANI M., 1998: Technological variability within the Mousterian in Northern Italy: the discoid lithic assemblage of Fumane Cave. In: S. Milliken, M. Peresani (Eds.): </w:t>
      </w:r>
      <w:r w:rsidRPr="00806376">
        <w:rPr>
          <w:rFonts w:ascii="Calibri" w:hAnsi="Calibri" w:cs="Calibri"/>
          <w:i/>
          <w:noProof/>
        </w:rPr>
        <w:t>Lithic Technology. From raw material procurement to tool production. Workshop no. 12 of the XIII International Congress of Prehistoric and Protohistoric Sciences</w:t>
      </w:r>
      <w:r w:rsidRPr="00806376">
        <w:rPr>
          <w:rFonts w:ascii="Calibri" w:hAnsi="Calibri" w:cs="Calibri"/>
          <w:noProof/>
        </w:rPr>
        <w:t>. Pp. 43-48. Union International des Sciences Prehistoriques et Protohistoriques XIII World Congres, Forli.</w:t>
      </w:r>
      <w:bookmarkEnd w:id="67"/>
    </w:p>
    <w:p w:rsidR="00806376" w:rsidRPr="00806376" w:rsidRDefault="00806376" w:rsidP="00806376">
      <w:pPr>
        <w:spacing w:after="0" w:line="240" w:lineRule="auto"/>
        <w:ind w:left="720" w:hanging="720"/>
        <w:rPr>
          <w:rFonts w:ascii="Calibri" w:hAnsi="Calibri" w:cs="Calibri"/>
          <w:noProof/>
        </w:rPr>
      </w:pPr>
      <w:bookmarkStart w:id="68" w:name="_ENREF_68"/>
      <w:r w:rsidRPr="00806376">
        <w:rPr>
          <w:rFonts w:ascii="Calibri" w:hAnsi="Calibri" w:cs="Calibri"/>
          <w:noProof/>
        </w:rPr>
        <w:t xml:space="preserve">PERESANI M. (Ed.), 2003: </w:t>
      </w:r>
      <w:r w:rsidRPr="00806376">
        <w:rPr>
          <w:rFonts w:ascii="Calibri" w:hAnsi="Calibri" w:cs="Calibri"/>
          <w:i/>
          <w:noProof/>
        </w:rPr>
        <w:t>Discoid lithic technology. Advances and implications</w:t>
      </w:r>
      <w:r w:rsidRPr="00806376">
        <w:rPr>
          <w:rFonts w:ascii="Calibri" w:hAnsi="Calibri" w:cs="Calibri"/>
          <w:noProof/>
        </w:rPr>
        <w:t>. Arhcaeopress.</w:t>
      </w:r>
      <w:bookmarkEnd w:id="68"/>
    </w:p>
    <w:p w:rsidR="00806376" w:rsidRPr="00806376" w:rsidRDefault="00806376" w:rsidP="00806376">
      <w:pPr>
        <w:spacing w:after="0" w:line="240" w:lineRule="auto"/>
        <w:ind w:left="720" w:hanging="720"/>
        <w:rPr>
          <w:rFonts w:ascii="Calibri" w:hAnsi="Calibri" w:cs="Calibri"/>
          <w:noProof/>
        </w:rPr>
      </w:pPr>
      <w:bookmarkStart w:id="69" w:name="_ENREF_69"/>
      <w:r w:rsidRPr="00806376">
        <w:rPr>
          <w:rFonts w:ascii="Calibri" w:hAnsi="Calibri" w:cs="Calibri"/>
          <w:noProof/>
        </w:rPr>
        <w:lastRenderedPageBreak/>
        <w:t xml:space="preserve">PERESANI M., CHRZAVZEZ J., DANTI A., DE MARCH M., DUCHES R., GURIOLI F., MURATORI S., ROMANDINI M., TROMBINO L., TAGLIACOZZO A., 2011a: Fire-places, frequentations and the environmental setting of the final Mousterian at Grotta di Fumane: a report from the 2006-2008 research. </w:t>
      </w:r>
      <w:r w:rsidRPr="00806376">
        <w:rPr>
          <w:rFonts w:ascii="Calibri" w:hAnsi="Calibri" w:cs="Calibri"/>
          <w:i/>
          <w:noProof/>
        </w:rPr>
        <w:t>Quartär</w:t>
      </w:r>
      <w:r w:rsidRPr="00806376">
        <w:rPr>
          <w:rFonts w:ascii="Calibri" w:hAnsi="Calibri" w:cs="Calibri"/>
          <w:noProof/>
        </w:rPr>
        <w:t xml:space="preserve"> 58: 131-151.</w:t>
      </w:r>
      <w:bookmarkEnd w:id="69"/>
    </w:p>
    <w:p w:rsidR="00806376" w:rsidRPr="00806376" w:rsidRDefault="00806376" w:rsidP="00806376">
      <w:pPr>
        <w:spacing w:after="0" w:line="240" w:lineRule="auto"/>
        <w:ind w:left="720" w:hanging="720"/>
        <w:rPr>
          <w:rFonts w:ascii="Calibri" w:hAnsi="Calibri" w:cs="Calibri"/>
          <w:noProof/>
        </w:rPr>
      </w:pPr>
      <w:bookmarkStart w:id="70" w:name="_ENREF_70"/>
      <w:r w:rsidRPr="00806376">
        <w:rPr>
          <w:rFonts w:ascii="Calibri" w:hAnsi="Calibri" w:cs="Calibri"/>
          <w:noProof/>
        </w:rPr>
        <w:t xml:space="preserve">PERESANI M., CREMASCHI M., FERRARO F., FALGUÈRES C., BAHAIN J.-J., GRUPPIONI G., SIBILIA E., QUARTA G., CALCAGNILE L., DOLO J.-M., 2008: Age of the final Middle Palaeolithic and Uluzzian levels at Fumane Cave, Northern Italy, using 14C, ESR, 234U/230Th and thermoluminescence methods. </w:t>
      </w:r>
      <w:r w:rsidRPr="00806376">
        <w:rPr>
          <w:rFonts w:ascii="Calibri" w:hAnsi="Calibri" w:cs="Calibri"/>
          <w:i/>
          <w:noProof/>
        </w:rPr>
        <w:t>J Archaeol Sci</w:t>
      </w:r>
      <w:r w:rsidRPr="00806376">
        <w:rPr>
          <w:rFonts w:ascii="Calibri" w:hAnsi="Calibri" w:cs="Calibri"/>
          <w:noProof/>
        </w:rPr>
        <w:t xml:space="preserve"> 35, 11: 2986-2996.</w:t>
      </w:r>
      <w:bookmarkEnd w:id="70"/>
    </w:p>
    <w:p w:rsidR="00806376" w:rsidRPr="00806376" w:rsidRDefault="00806376" w:rsidP="00806376">
      <w:pPr>
        <w:spacing w:after="0" w:line="240" w:lineRule="auto"/>
        <w:ind w:left="720" w:hanging="720"/>
        <w:rPr>
          <w:rFonts w:ascii="Calibri" w:hAnsi="Calibri" w:cs="Calibri"/>
          <w:noProof/>
        </w:rPr>
      </w:pPr>
      <w:bookmarkStart w:id="71" w:name="_ENREF_71"/>
      <w:r w:rsidRPr="00806376">
        <w:rPr>
          <w:rFonts w:ascii="Calibri" w:hAnsi="Calibri" w:cs="Calibri"/>
          <w:noProof/>
        </w:rPr>
        <w:t xml:space="preserve">PERESANI M., FIORE I., GALA M., ROMANDINI M., TAGLIACOZZO A., 2011b: Late Neandertals and the intentional removal of feathers as evidenced from bird bone taphonomy at Fumane Cave 44 ky B.P., Italy. </w:t>
      </w:r>
      <w:r w:rsidRPr="00806376">
        <w:rPr>
          <w:rFonts w:ascii="Calibri" w:hAnsi="Calibri" w:cs="Calibri"/>
          <w:i/>
          <w:noProof/>
        </w:rPr>
        <w:t>Proceedings of the National Academy of Sciences</w:t>
      </w:r>
      <w:r w:rsidRPr="00806376">
        <w:rPr>
          <w:rFonts w:ascii="Calibri" w:hAnsi="Calibri" w:cs="Calibri"/>
          <w:noProof/>
        </w:rPr>
        <w:t xml:space="preserve"> 108, 10: 3888-3893.</w:t>
      </w:r>
      <w:bookmarkEnd w:id="71"/>
    </w:p>
    <w:p w:rsidR="00806376" w:rsidRPr="00806376" w:rsidRDefault="00806376" w:rsidP="00806376">
      <w:pPr>
        <w:spacing w:after="0" w:line="240" w:lineRule="auto"/>
        <w:ind w:left="720" w:hanging="720"/>
        <w:rPr>
          <w:rFonts w:ascii="Calibri" w:hAnsi="Calibri" w:cs="Calibri"/>
          <w:noProof/>
        </w:rPr>
      </w:pPr>
      <w:bookmarkStart w:id="72" w:name="_ENREF_72"/>
      <w:r w:rsidRPr="00806376">
        <w:rPr>
          <w:rFonts w:ascii="Calibri" w:hAnsi="Calibri" w:cs="Calibri"/>
          <w:noProof/>
        </w:rPr>
        <w:t xml:space="preserve">PERESANI M., SARTORELLI A., 1996: The Lithic Assemblages at the Cave of Humane. New evidence of technological Variability in the Middle Palaeolithic of Northern Italy. In: </w:t>
      </w:r>
      <w:r w:rsidRPr="00806376">
        <w:rPr>
          <w:rFonts w:ascii="Calibri" w:hAnsi="Calibri" w:cs="Calibri"/>
          <w:i/>
          <w:noProof/>
        </w:rPr>
        <w:t>Sekce 6 - The Upper Palaeolithic. Subsection - Aspects and Variability of Middle Palaeolithic assembleges</w:t>
      </w:r>
      <w:r w:rsidRPr="00806376">
        <w:rPr>
          <w:rFonts w:ascii="Calibri" w:hAnsi="Calibri" w:cs="Calibri"/>
          <w:noProof/>
        </w:rPr>
        <w:t>. Pp. 269-278. A.B.A.C.O., Forli.</w:t>
      </w:r>
      <w:bookmarkEnd w:id="72"/>
    </w:p>
    <w:p w:rsidR="00806376" w:rsidRPr="00806376" w:rsidRDefault="00806376" w:rsidP="00806376">
      <w:pPr>
        <w:spacing w:after="0" w:line="240" w:lineRule="auto"/>
        <w:ind w:left="720" w:hanging="720"/>
        <w:rPr>
          <w:rFonts w:ascii="Calibri" w:hAnsi="Calibri" w:cs="Calibri"/>
          <w:noProof/>
        </w:rPr>
      </w:pPr>
      <w:bookmarkStart w:id="73" w:name="_ENREF_73"/>
      <w:r w:rsidRPr="00806376">
        <w:rPr>
          <w:rFonts w:ascii="Calibri" w:hAnsi="Calibri" w:cs="Calibri"/>
          <w:noProof/>
        </w:rPr>
        <w:t xml:space="preserve">PETTITT P. B., 2002: The Neanderthal dead: exploring mortuary variability in Middle Palaeolithic Eurasia. </w:t>
      </w:r>
      <w:r w:rsidRPr="00806376">
        <w:rPr>
          <w:rFonts w:ascii="Calibri" w:hAnsi="Calibri" w:cs="Calibri"/>
          <w:i/>
          <w:noProof/>
        </w:rPr>
        <w:t>Before Farming</w:t>
      </w:r>
      <w:r w:rsidRPr="00806376">
        <w:rPr>
          <w:rFonts w:ascii="Calibri" w:hAnsi="Calibri" w:cs="Calibri"/>
          <w:noProof/>
        </w:rPr>
        <w:t xml:space="preserve"> 1, 4: 1-19.</w:t>
      </w:r>
      <w:bookmarkEnd w:id="73"/>
    </w:p>
    <w:p w:rsidR="00806376" w:rsidRPr="00806376" w:rsidRDefault="00806376" w:rsidP="00806376">
      <w:pPr>
        <w:spacing w:after="0" w:line="240" w:lineRule="auto"/>
        <w:ind w:left="720" w:hanging="720"/>
        <w:rPr>
          <w:rFonts w:ascii="Calibri" w:hAnsi="Calibri" w:cs="Calibri"/>
          <w:noProof/>
        </w:rPr>
      </w:pPr>
      <w:bookmarkStart w:id="74" w:name="_ENREF_74"/>
      <w:r w:rsidRPr="00806376">
        <w:rPr>
          <w:rFonts w:ascii="Calibri" w:hAnsi="Calibri" w:cs="Calibri"/>
          <w:noProof/>
        </w:rPr>
        <w:t xml:space="preserve">PIPERNO M., 1977: Analyse du sol Mousterien de la Grotte Guattari au Mont Circe. Analysis of the Mousterian soil in the Guattari Cave on Monte Circeo. </w:t>
      </w:r>
      <w:r w:rsidRPr="00806376">
        <w:rPr>
          <w:rFonts w:ascii="Calibri" w:hAnsi="Calibri" w:cs="Calibri"/>
          <w:i/>
          <w:noProof/>
        </w:rPr>
        <w:t>Quaternaria</w:t>
      </w:r>
      <w:r w:rsidRPr="00806376">
        <w:rPr>
          <w:rFonts w:ascii="Calibri" w:hAnsi="Calibri" w:cs="Calibri"/>
          <w:noProof/>
        </w:rPr>
        <w:t xml:space="preserve"> 19: 71-92.</w:t>
      </w:r>
      <w:bookmarkEnd w:id="74"/>
    </w:p>
    <w:p w:rsidR="00806376" w:rsidRPr="00806376" w:rsidRDefault="00806376" w:rsidP="00806376">
      <w:pPr>
        <w:spacing w:after="0" w:line="240" w:lineRule="auto"/>
        <w:ind w:left="720" w:hanging="720"/>
        <w:rPr>
          <w:rFonts w:ascii="Calibri" w:hAnsi="Calibri" w:cs="Calibri"/>
          <w:noProof/>
        </w:rPr>
      </w:pPr>
      <w:bookmarkStart w:id="75" w:name="_ENREF_75"/>
      <w:r w:rsidRPr="00806376">
        <w:rPr>
          <w:rFonts w:ascii="Calibri" w:hAnsi="Calibri" w:cs="Calibri"/>
          <w:noProof/>
        </w:rPr>
        <w:t xml:space="preserve">RADOVČIĆ D., SRŠEN A. O., RADOVČIĆ J., FRAYER D. W., 2015: Evidence for Neandertal Jewelry: Modified White-Tailed Eagle Claws at Krapina. </w:t>
      </w:r>
      <w:r w:rsidRPr="00806376">
        <w:rPr>
          <w:rFonts w:ascii="Calibri" w:hAnsi="Calibri" w:cs="Calibri"/>
          <w:i/>
          <w:noProof/>
        </w:rPr>
        <w:t>Plos One</w:t>
      </w:r>
      <w:r w:rsidRPr="00806376">
        <w:rPr>
          <w:rFonts w:ascii="Calibri" w:hAnsi="Calibri" w:cs="Calibri"/>
          <w:noProof/>
        </w:rPr>
        <w:t xml:space="preserve"> 10, 3: e0119802.</w:t>
      </w:r>
      <w:bookmarkEnd w:id="75"/>
    </w:p>
    <w:p w:rsidR="00806376" w:rsidRPr="00806376" w:rsidRDefault="00806376" w:rsidP="00806376">
      <w:pPr>
        <w:spacing w:after="0" w:line="240" w:lineRule="auto"/>
        <w:ind w:left="720" w:hanging="720"/>
        <w:rPr>
          <w:rFonts w:ascii="Calibri" w:hAnsi="Calibri" w:cs="Calibri"/>
          <w:noProof/>
        </w:rPr>
      </w:pPr>
      <w:bookmarkStart w:id="76" w:name="_ENREF_76"/>
      <w:r w:rsidRPr="00806376">
        <w:rPr>
          <w:rFonts w:ascii="Calibri" w:hAnsi="Calibri" w:cs="Calibri"/>
          <w:noProof/>
        </w:rPr>
        <w:t xml:space="preserve">RICHTER J., 1997: </w:t>
      </w:r>
      <w:r w:rsidRPr="00806376">
        <w:rPr>
          <w:rFonts w:ascii="Calibri" w:hAnsi="Calibri" w:cs="Calibri"/>
          <w:i/>
          <w:noProof/>
        </w:rPr>
        <w:t>Sesselfelsgrotte III. Der G-Schichten-Komplex der Sesselfelsgotte - Zum Verständnis des Micoquien.</w:t>
      </w:r>
      <w:r w:rsidRPr="00806376">
        <w:rPr>
          <w:rFonts w:ascii="Calibri" w:hAnsi="Calibri" w:cs="Calibri"/>
          <w:noProof/>
        </w:rPr>
        <w:t xml:space="preserve"> Saarbrücker Druckerei und Verlag, Saarbrücken.</w:t>
      </w:r>
      <w:bookmarkEnd w:id="76"/>
    </w:p>
    <w:p w:rsidR="00806376" w:rsidRPr="00806376" w:rsidRDefault="00806376" w:rsidP="00806376">
      <w:pPr>
        <w:spacing w:after="0" w:line="240" w:lineRule="auto"/>
        <w:ind w:left="720" w:hanging="720"/>
        <w:rPr>
          <w:rFonts w:ascii="Calibri" w:hAnsi="Calibri" w:cs="Calibri"/>
          <w:noProof/>
        </w:rPr>
      </w:pPr>
      <w:bookmarkStart w:id="77" w:name="_ENREF_77"/>
      <w:r w:rsidRPr="00806376">
        <w:rPr>
          <w:rFonts w:ascii="Calibri" w:hAnsi="Calibri" w:cs="Calibri"/>
          <w:noProof/>
        </w:rPr>
        <w:t xml:space="preserve">RICHTER J., 2001: For Lack of a Wise Old Man? Late Neanderthal Land-Use Patterns in the Altmühl River Valley, Bavaria. In: N. J. Conard (Ed.): </w:t>
      </w:r>
      <w:r w:rsidRPr="00806376">
        <w:rPr>
          <w:rFonts w:ascii="Calibri" w:hAnsi="Calibri" w:cs="Calibri"/>
          <w:i/>
          <w:noProof/>
        </w:rPr>
        <w:t>Settlement Dynamics of the Middle Paleolithic and Middle Stone Age</w:t>
      </w:r>
      <w:r w:rsidRPr="00806376">
        <w:rPr>
          <w:rFonts w:ascii="Calibri" w:hAnsi="Calibri" w:cs="Calibri"/>
          <w:noProof/>
        </w:rPr>
        <w:t>. Pp. 205-219. Kerns Verlag, Tübingen.</w:t>
      </w:r>
      <w:bookmarkEnd w:id="77"/>
    </w:p>
    <w:p w:rsidR="00806376" w:rsidRPr="00806376" w:rsidRDefault="00806376" w:rsidP="00806376">
      <w:pPr>
        <w:spacing w:after="0" w:line="240" w:lineRule="auto"/>
        <w:ind w:left="720" w:hanging="720"/>
        <w:rPr>
          <w:rFonts w:ascii="Calibri" w:hAnsi="Calibri" w:cs="Calibri"/>
          <w:noProof/>
        </w:rPr>
      </w:pPr>
      <w:bookmarkStart w:id="78" w:name="_ENREF_78"/>
      <w:r w:rsidRPr="00806376">
        <w:rPr>
          <w:rFonts w:ascii="Calibri" w:hAnsi="Calibri" w:cs="Calibri"/>
          <w:noProof/>
        </w:rPr>
        <w:t xml:space="preserve">RICHTER J., 2007: The role of leafpoints in the late Middle Palaeolithic of Germany. Szeleta Workshop - Comemmorating the 100 Years of Anniversary of the Szeleta Cave's Excavation. October 12-15 2007, Miskolc, Hungary. </w:t>
      </w:r>
      <w:bookmarkEnd w:id="78"/>
    </w:p>
    <w:p w:rsidR="00806376" w:rsidRPr="00806376" w:rsidRDefault="00806376" w:rsidP="00806376">
      <w:pPr>
        <w:spacing w:line="240" w:lineRule="auto"/>
        <w:ind w:left="720" w:hanging="720"/>
        <w:rPr>
          <w:rFonts w:ascii="Calibri" w:hAnsi="Calibri" w:cs="Calibri"/>
          <w:noProof/>
        </w:rPr>
      </w:pPr>
      <w:bookmarkStart w:id="79" w:name="_ENREF_79"/>
      <w:r w:rsidRPr="00806376">
        <w:rPr>
          <w:rFonts w:ascii="Calibri" w:hAnsi="Calibri" w:cs="Calibri"/>
          <w:noProof/>
        </w:rPr>
        <w:t>RICHTER J., 2011: When Did the Middle Paleolithic Begin?</w:t>
      </w:r>
    </w:p>
    <w:p w:rsidR="00806376" w:rsidRPr="00806376" w:rsidRDefault="00806376" w:rsidP="00806376">
      <w:pPr>
        <w:spacing w:after="0" w:line="240" w:lineRule="auto"/>
        <w:ind w:left="720" w:hanging="720"/>
        <w:rPr>
          <w:rFonts w:ascii="Calibri" w:hAnsi="Calibri" w:cs="Calibri"/>
          <w:noProof/>
        </w:rPr>
      </w:pPr>
      <w:r w:rsidRPr="00806376">
        <w:rPr>
          <w:rFonts w:ascii="Calibri" w:hAnsi="Calibri" w:cs="Calibri"/>
          <w:noProof/>
        </w:rPr>
        <w:t>Neanderthal Lifeways, Subsistence and Technology. In: N. J. Conard, J. Richter (Eds.). Pp. 7-14. Springer Netherlands.</w:t>
      </w:r>
      <w:bookmarkEnd w:id="79"/>
    </w:p>
    <w:p w:rsidR="00806376" w:rsidRPr="00806376" w:rsidRDefault="00806376" w:rsidP="00806376">
      <w:pPr>
        <w:spacing w:after="0" w:line="240" w:lineRule="auto"/>
        <w:ind w:left="720" w:hanging="720"/>
        <w:rPr>
          <w:rFonts w:ascii="Calibri" w:hAnsi="Calibri" w:cs="Calibri"/>
          <w:noProof/>
        </w:rPr>
      </w:pPr>
      <w:bookmarkStart w:id="80" w:name="_ENREF_80"/>
      <w:r w:rsidRPr="00806376">
        <w:rPr>
          <w:rFonts w:ascii="Calibri" w:hAnsi="Calibri" w:cs="Calibri"/>
          <w:noProof/>
        </w:rPr>
        <w:t xml:space="preserve">RODRÍGUEZ-VIDAL J., D’ERRICO F., GILES PACHECO F., BLASCO R., ROSELL J., JENNINGS R. P., QUEFFELEC A., FINLAYSON G., FA D. A., GUTIÉRREZ LÓPEZ J. M., CARRIÓN J. S., NEGRO J. J., FINLAYSON S., CÁCERES L. M., BERNAL M. A., FERNÁNDEZ JIMÉNEZ S., FINLAYSON C., 2014: A rock engraving made by Neanderthals in Gibraltar. </w:t>
      </w:r>
      <w:r w:rsidRPr="00806376">
        <w:rPr>
          <w:rFonts w:ascii="Calibri" w:hAnsi="Calibri" w:cs="Calibri"/>
          <w:i/>
          <w:noProof/>
        </w:rPr>
        <w:t>Proceedings of the National Academy of Sciences</w:t>
      </w:r>
      <w:r w:rsidRPr="00806376">
        <w:rPr>
          <w:rFonts w:ascii="Calibri" w:hAnsi="Calibri" w:cs="Calibri"/>
          <w:noProof/>
        </w:rPr>
        <w:t>.</w:t>
      </w:r>
      <w:bookmarkEnd w:id="80"/>
    </w:p>
    <w:p w:rsidR="00806376" w:rsidRPr="00806376" w:rsidRDefault="00806376" w:rsidP="00806376">
      <w:pPr>
        <w:spacing w:after="0" w:line="240" w:lineRule="auto"/>
        <w:ind w:left="720" w:hanging="720"/>
        <w:rPr>
          <w:rFonts w:ascii="Calibri" w:hAnsi="Calibri" w:cs="Calibri"/>
          <w:noProof/>
        </w:rPr>
      </w:pPr>
      <w:bookmarkStart w:id="81" w:name="_ENREF_81"/>
      <w:r w:rsidRPr="00806376">
        <w:rPr>
          <w:rFonts w:ascii="Calibri" w:hAnsi="Calibri" w:cs="Calibri"/>
          <w:noProof/>
        </w:rPr>
        <w:t xml:space="preserve">ROLDÁN C., VILLAVERDE V., RÓDENAS I., NOVELLI F., MURCIA S., 2013: Preliminary analysis of Palaeolithic black pigments in plaquettes from the Parpalló cave (Gandía, Spain) carried out by means of non-destructive techniques. </w:t>
      </w:r>
      <w:r w:rsidRPr="00806376">
        <w:rPr>
          <w:rFonts w:ascii="Calibri" w:hAnsi="Calibri" w:cs="Calibri"/>
          <w:i/>
          <w:noProof/>
        </w:rPr>
        <w:t>J Archaeol Sci</w:t>
      </w:r>
      <w:r w:rsidRPr="00806376">
        <w:rPr>
          <w:rFonts w:ascii="Calibri" w:hAnsi="Calibri" w:cs="Calibri"/>
          <w:noProof/>
        </w:rPr>
        <w:t xml:space="preserve"> 40, 1: 744-754.</w:t>
      </w:r>
      <w:bookmarkEnd w:id="81"/>
    </w:p>
    <w:p w:rsidR="00806376" w:rsidRPr="00806376" w:rsidRDefault="00806376" w:rsidP="00806376">
      <w:pPr>
        <w:spacing w:after="0" w:line="240" w:lineRule="auto"/>
        <w:ind w:left="720" w:hanging="720"/>
        <w:rPr>
          <w:rFonts w:ascii="Calibri" w:hAnsi="Calibri" w:cs="Calibri"/>
          <w:noProof/>
        </w:rPr>
      </w:pPr>
      <w:bookmarkStart w:id="82" w:name="_ENREF_82"/>
      <w:r w:rsidRPr="00806376">
        <w:rPr>
          <w:rFonts w:ascii="Calibri" w:hAnsi="Calibri" w:cs="Calibri"/>
          <w:noProof/>
        </w:rPr>
        <w:t xml:space="preserve">ROSAS A., ESTALRRICH A., GARCÍA-TABERNERO A., BASTIR M., GARCÍA-VARGAS S., SÁNCHEZ-MESEGUER A., HUGUET R., LALUEZA-FOX C., PEÑA-MELIÁN Á., KRANIOTI E. F., SANTAMARÍA D., DE LA RASILLA M., FORTEA J., 2012: Les Néandertaliens d’El Sidrón (Asturies, Espagne). Actualisation d’un nouvel échantillon. </w:t>
      </w:r>
      <w:r w:rsidRPr="00806376">
        <w:rPr>
          <w:rFonts w:ascii="Calibri" w:hAnsi="Calibri" w:cs="Calibri"/>
          <w:i/>
          <w:noProof/>
        </w:rPr>
        <w:t>L'Anthropologie</w:t>
      </w:r>
      <w:r w:rsidRPr="00806376">
        <w:rPr>
          <w:rFonts w:ascii="Calibri" w:hAnsi="Calibri" w:cs="Calibri"/>
          <w:noProof/>
        </w:rPr>
        <w:t xml:space="preserve"> 116, 1: 57-76.</w:t>
      </w:r>
      <w:bookmarkEnd w:id="82"/>
    </w:p>
    <w:p w:rsidR="00806376" w:rsidRPr="00806376" w:rsidRDefault="00806376" w:rsidP="00806376">
      <w:pPr>
        <w:spacing w:after="0" w:line="240" w:lineRule="auto"/>
        <w:ind w:left="720" w:hanging="720"/>
        <w:rPr>
          <w:rFonts w:ascii="Calibri" w:hAnsi="Calibri" w:cs="Calibri"/>
          <w:noProof/>
        </w:rPr>
      </w:pPr>
      <w:bookmarkStart w:id="83" w:name="_ENREF_83"/>
      <w:r w:rsidRPr="00806376">
        <w:rPr>
          <w:rFonts w:ascii="Calibri" w:hAnsi="Calibri" w:cs="Calibri"/>
          <w:noProof/>
        </w:rPr>
        <w:t xml:space="preserve">SCHRENK F., MÜLLER S., 2009: </w:t>
      </w:r>
      <w:r w:rsidRPr="00806376">
        <w:rPr>
          <w:rFonts w:ascii="Calibri" w:hAnsi="Calibri" w:cs="Calibri"/>
          <w:i/>
          <w:noProof/>
        </w:rPr>
        <w:t>The Neanderthals</w:t>
      </w:r>
      <w:r w:rsidRPr="00806376">
        <w:rPr>
          <w:rFonts w:ascii="Calibri" w:hAnsi="Calibri" w:cs="Calibri"/>
          <w:noProof/>
        </w:rPr>
        <w:t>. Routledge, London and New York.</w:t>
      </w:r>
      <w:bookmarkEnd w:id="83"/>
    </w:p>
    <w:p w:rsidR="00806376" w:rsidRPr="00806376" w:rsidRDefault="00806376" w:rsidP="00806376">
      <w:pPr>
        <w:spacing w:after="0" w:line="240" w:lineRule="auto"/>
        <w:ind w:left="720" w:hanging="720"/>
        <w:rPr>
          <w:rFonts w:ascii="Calibri" w:hAnsi="Calibri" w:cs="Calibri"/>
          <w:noProof/>
        </w:rPr>
      </w:pPr>
      <w:bookmarkStart w:id="84" w:name="_ENREF_84"/>
      <w:r w:rsidRPr="00806376">
        <w:rPr>
          <w:rFonts w:ascii="Calibri" w:hAnsi="Calibri" w:cs="Calibri"/>
          <w:noProof/>
        </w:rPr>
        <w:t xml:space="preserve">STEPANCHUK V. A., 1993: The Kiik Koba culture and some questions of the Crimean Middle Palaeolithic study. </w:t>
      </w:r>
      <w:r w:rsidRPr="00806376">
        <w:rPr>
          <w:rFonts w:ascii="Calibri" w:hAnsi="Calibri" w:cs="Calibri"/>
          <w:i/>
          <w:noProof/>
        </w:rPr>
        <w:t>Anthropologie</w:t>
      </w:r>
      <w:r w:rsidRPr="00806376">
        <w:rPr>
          <w:rFonts w:ascii="Calibri" w:hAnsi="Calibri" w:cs="Calibri"/>
          <w:noProof/>
        </w:rPr>
        <w:t xml:space="preserve"> 31, 1-2: 45-64.</w:t>
      </w:r>
      <w:bookmarkEnd w:id="84"/>
    </w:p>
    <w:p w:rsidR="00806376" w:rsidRPr="00806376" w:rsidRDefault="00806376" w:rsidP="00806376">
      <w:pPr>
        <w:spacing w:after="0" w:line="240" w:lineRule="auto"/>
        <w:ind w:left="720" w:hanging="720"/>
        <w:rPr>
          <w:rFonts w:ascii="Calibri" w:hAnsi="Calibri" w:cs="Calibri"/>
          <w:noProof/>
        </w:rPr>
      </w:pPr>
      <w:bookmarkStart w:id="85" w:name="_ENREF_85"/>
      <w:r w:rsidRPr="00806376">
        <w:rPr>
          <w:rFonts w:ascii="Calibri" w:hAnsi="Calibri" w:cs="Calibri"/>
          <w:noProof/>
        </w:rPr>
        <w:t xml:space="preserve">STINER M. C., KUHN S. L., 1992: Subsistence, Technology, and Adaptive Variation in Middle Paleolithic Italy. </w:t>
      </w:r>
      <w:r w:rsidRPr="00806376">
        <w:rPr>
          <w:rFonts w:ascii="Calibri" w:hAnsi="Calibri" w:cs="Calibri"/>
          <w:i/>
          <w:noProof/>
        </w:rPr>
        <w:t>American Anthropologist</w:t>
      </w:r>
      <w:r w:rsidRPr="00806376">
        <w:rPr>
          <w:rFonts w:ascii="Calibri" w:hAnsi="Calibri" w:cs="Calibri"/>
          <w:noProof/>
        </w:rPr>
        <w:t xml:space="preserve"> 94, 2: 306-339.</w:t>
      </w:r>
      <w:bookmarkEnd w:id="85"/>
    </w:p>
    <w:p w:rsidR="00806376" w:rsidRPr="00806376" w:rsidRDefault="00806376" w:rsidP="00806376">
      <w:pPr>
        <w:spacing w:after="0" w:line="240" w:lineRule="auto"/>
        <w:ind w:left="720" w:hanging="720"/>
        <w:rPr>
          <w:rFonts w:ascii="Calibri" w:hAnsi="Calibri" w:cs="Calibri"/>
          <w:noProof/>
        </w:rPr>
      </w:pPr>
      <w:bookmarkStart w:id="86" w:name="_ENREF_86"/>
      <w:r w:rsidRPr="00806376">
        <w:rPr>
          <w:rFonts w:ascii="Calibri" w:hAnsi="Calibri" w:cs="Calibri"/>
          <w:noProof/>
        </w:rPr>
        <w:t xml:space="preserve">STRINGER C. B., FINLAYSON J. C., BARTON R. N., FERNÁNDEZ-JALVO Y., CÁCERES I., SABIN R. C., RHODES E. J., CURRANT A. P., RODRÍGUEZ-VIDAL J., GILES-PACHECO F., RIQUELME-CANTAL J. </w:t>
      </w:r>
      <w:r w:rsidRPr="00806376">
        <w:rPr>
          <w:rFonts w:ascii="Calibri" w:hAnsi="Calibri" w:cs="Calibri"/>
          <w:noProof/>
        </w:rPr>
        <w:lastRenderedPageBreak/>
        <w:t xml:space="preserve">A., 2008: Neanderthal exploitation of marine mammals in Gibraltar. </w:t>
      </w:r>
      <w:r w:rsidRPr="00806376">
        <w:rPr>
          <w:rFonts w:ascii="Calibri" w:hAnsi="Calibri" w:cs="Calibri"/>
          <w:i/>
          <w:noProof/>
        </w:rPr>
        <w:t>P Natl Acad Sci USA</w:t>
      </w:r>
      <w:r w:rsidRPr="00806376">
        <w:rPr>
          <w:rFonts w:ascii="Calibri" w:hAnsi="Calibri" w:cs="Calibri"/>
          <w:noProof/>
        </w:rPr>
        <w:t xml:space="preserve"> 105, 38: 14319.</w:t>
      </w:r>
      <w:bookmarkEnd w:id="86"/>
    </w:p>
    <w:p w:rsidR="00806376" w:rsidRPr="00806376" w:rsidRDefault="00806376" w:rsidP="00806376">
      <w:pPr>
        <w:spacing w:after="0" w:line="240" w:lineRule="auto"/>
        <w:ind w:left="720" w:hanging="720"/>
        <w:rPr>
          <w:rFonts w:ascii="Calibri" w:hAnsi="Calibri" w:cs="Calibri"/>
          <w:noProof/>
        </w:rPr>
      </w:pPr>
      <w:bookmarkStart w:id="87" w:name="_ENREF_87"/>
      <w:r w:rsidRPr="00806376">
        <w:rPr>
          <w:rFonts w:ascii="Calibri" w:hAnsi="Calibri" w:cs="Calibri"/>
          <w:noProof/>
        </w:rPr>
        <w:t xml:space="preserve">TASCHINI M., 1979: L'industrie lithique de Grotta Guatari au Mont Circe (Latium); definition culturelle, typologique et chronologique du Pontinien. The lithic industry of Guattari Cave on Monte Circeo (Lazio); cultural definition, typology and chronology of the Pontinian. </w:t>
      </w:r>
      <w:r w:rsidRPr="00806376">
        <w:rPr>
          <w:rFonts w:ascii="Calibri" w:hAnsi="Calibri" w:cs="Calibri"/>
          <w:i/>
          <w:noProof/>
        </w:rPr>
        <w:t>Quaternaria</w:t>
      </w:r>
      <w:r w:rsidRPr="00806376">
        <w:rPr>
          <w:rFonts w:ascii="Calibri" w:hAnsi="Calibri" w:cs="Calibri"/>
          <w:noProof/>
        </w:rPr>
        <w:t xml:space="preserve"> 21: 179-247.</w:t>
      </w:r>
      <w:bookmarkEnd w:id="87"/>
    </w:p>
    <w:p w:rsidR="00806376" w:rsidRPr="00806376" w:rsidRDefault="00806376" w:rsidP="00806376">
      <w:pPr>
        <w:spacing w:after="0" w:line="240" w:lineRule="auto"/>
        <w:ind w:left="720" w:hanging="720"/>
        <w:rPr>
          <w:rFonts w:ascii="Calibri" w:hAnsi="Calibri" w:cs="Calibri"/>
          <w:noProof/>
        </w:rPr>
      </w:pPr>
      <w:bookmarkStart w:id="88" w:name="_ENREF_88"/>
      <w:r w:rsidRPr="00806376">
        <w:rPr>
          <w:rFonts w:ascii="Calibri" w:hAnsi="Calibri" w:cs="Calibri"/>
          <w:noProof/>
        </w:rPr>
        <w:t xml:space="preserve">TRINKAUS E., 1995: Neanderthal mortality patterns. </w:t>
      </w:r>
      <w:r w:rsidRPr="00806376">
        <w:rPr>
          <w:rFonts w:ascii="Calibri" w:hAnsi="Calibri" w:cs="Calibri"/>
          <w:i/>
          <w:noProof/>
        </w:rPr>
        <w:t>J Archaeol Sci</w:t>
      </w:r>
      <w:r w:rsidRPr="00806376">
        <w:rPr>
          <w:rFonts w:ascii="Calibri" w:hAnsi="Calibri" w:cs="Calibri"/>
          <w:noProof/>
        </w:rPr>
        <w:t xml:space="preserve"> 22, 1: 121-142.</w:t>
      </w:r>
      <w:bookmarkEnd w:id="88"/>
    </w:p>
    <w:p w:rsidR="00806376" w:rsidRPr="00806376" w:rsidRDefault="00806376" w:rsidP="00806376">
      <w:pPr>
        <w:spacing w:after="0" w:line="240" w:lineRule="auto"/>
        <w:ind w:left="720" w:hanging="720"/>
        <w:rPr>
          <w:rFonts w:ascii="Calibri" w:hAnsi="Calibri" w:cs="Calibri"/>
          <w:noProof/>
        </w:rPr>
      </w:pPr>
      <w:bookmarkStart w:id="89" w:name="_ENREF_89"/>
      <w:r w:rsidRPr="00806376">
        <w:rPr>
          <w:rFonts w:ascii="Calibri" w:hAnsi="Calibri" w:cs="Calibri"/>
          <w:noProof/>
        </w:rPr>
        <w:t xml:space="preserve">TURK I., BLACKWELL B. A. B., TURK J., PFLAUM M., 2006: Results of computer tomography of the oldest suspected flute from Divje babe I (Slovenia) and its chronological position within global palaeoclimatic and palaeoenvironmental change during Last Glacial. </w:t>
      </w:r>
      <w:r w:rsidRPr="00806376">
        <w:rPr>
          <w:rFonts w:ascii="Calibri" w:hAnsi="Calibri" w:cs="Calibri"/>
          <w:i/>
          <w:noProof/>
        </w:rPr>
        <w:t>L'Anthropologie</w:t>
      </w:r>
      <w:r w:rsidRPr="00806376">
        <w:rPr>
          <w:rFonts w:ascii="Calibri" w:hAnsi="Calibri" w:cs="Calibri"/>
          <w:noProof/>
        </w:rPr>
        <w:t xml:space="preserve"> 110, 3: 293-317.</w:t>
      </w:r>
      <w:bookmarkEnd w:id="89"/>
    </w:p>
    <w:p w:rsidR="00806376" w:rsidRPr="00806376" w:rsidRDefault="00806376" w:rsidP="00806376">
      <w:pPr>
        <w:spacing w:after="0" w:line="240" w:lineRule="auto"/>
        <w:ind w:left="720" w:hanging="720"/>
        <w:rPr>
          <w:rFonts w:ascii="Calibri" w:hAnsi="Calibri" w:cs="Calibri"/>
          <w:noProof/>
        </w:rPr>
      </w:pPr>
      <w:bookmarkStart w:id="90" w:name="_ENREF_90"/>
      <w:r w:rsidRPr="00806376">
        <w:rPr>
          <w:rFonts w:ascii="Calibri" w:hAnsi="Calibri" w:cs="Calibri"/>
          <w:noProof/>
        </w:rPr>
        <w:t xml:space="preserve">TURQ A., 2000a: Les méthodes de taille. </w:t>
      </w:r>
      <w:r w:rsidRPr="00806376">
        <w:rPr>
          <w:rFonts w:ascii="Calibri" w:hAnsi="Calibri" w:cs="Calibri"/>
          <w:i/>
          <w:noProof/>
        </w:rPr>
        <w:t>Paléo</w:t>
      </w:r>
      <w:r w:rsidRPr="00806376">
        <w:rPr>
          <w:rFonts w:ascii="Calibri" w:hAnsi="Calibri" w:cs="Calibri"/>
          <w:noProof/>
        </w:rPr>
        <w:t>: 368-381.</w:t>
      </w:r>
      <w:bookmarkEnd w:id="90"/>
    </w:p>
    <w:p w:rsidR="00806376" w:rsidRPr="00806376" w:rsidRDefault="00806376" w:rsidP="00806376">
      <w:pPr>
        <w:spacing w:after="0" w:line="240" w:lineRule="auto"/>
        <w:ind w:left="720" w:hanging="720"/>
        <w:rPr>
          <w:rFonts w:ascii="Calibri" w:hAnsi="Calibri" w:cs="Calibri"/>
          <w:noProof/>
        </w:rPr>
      </w:pPr>
      <w:bookmarkStart w:id="91" w:name="_ENREF_91"/>
      <w:r w:rsidRPr="00806376">
        <w:rPr>
          <w:rFonts w:ascii="Calibri" w:hAnsi="Calibri" w:cs="Calibri"/>
          <w:noProof/>
        </w:rPr>
        <w:t xml:space="preserve">TURQ A., 2000b: Le Moustérien typique. </w:t>
      </w:r>
      <w:r w:rsidRPr="00806376">
        <w:rPr>
          <w:rFonts w:ascii="Calibri" w:hAnsi="Calibri" w:cs="Calibri"/>
          <w:i/>
          <w:noProof/>
        </w:rPr>
        <w:t>Paléo</w:t>
      </w:r>
      <w:r w:rsidRPr="00806376">
        <w:rPr>
          <w:rFonts w:ascii="Calibri" w:hAnsi="Calibri" w:cs="Calibri"/>
          <w:noProof/>
        </w:rPr>
        <w:t>: 274-291.</w:t>
      </w:r>
      <w:bookmarkEnd w:id="91"/>
    </w:p>
    <w:p w:rsidR="00806376" w:rsidRPr="00806376" w:rsidRDefault="00806376" w:rsidP="00806376">
      <w:pPr>
        <w:spacing w:after="0" w:line="240" w:lineRule="auto"/>
        <w:ind w:left="720" w:hanging="720"/>
        <w:rPr>
          <w:rFonts w:ascii="Calibri" w:hAnsi="Calibri" w:cs="Calibri"/>
          <w:noProof/>
        </w:rPr>
      </w:pPr>
      <w:bookmarkStart w:id="92" w:name="_ENREF_92"/>
      <w:r w:rsidRPr="00806376">
        <w:rPr>
          <w:rFonts w:ascii="Calibri" w:hAnsi="Calibri" w:cs="Calibri"/>
          <w:noProof/>
        </w:rPr>
        <w:t xml:space="preserve">TURQ A., 2000c: Le Moustérien de type Quina. </w:t>
      </w:r>
      <w:r w:rsidRPr="00806376">
        <w:rPr>
          <w:rFonts w:ascii="Calibri" w:hAnsi="Calibri" w:cs="Calibri"/>
          <w:i/>
          <w:noProof/>
        </w:rPr>
        <w:t>Paléo</w:t>
      </w:r>
      <w:r w:rsidRPr="00806376">
        <w:rPr>
          <w:rFonts w:ascii="Calibri" w:hAnsi="Calibri" w:cs="Calibri"/>
          <w:noProof/>
        </w:rPr>
        <w:t>: 310-343.</w:t>
      </w:r>
      <w:bookmarkEnd w:id="92"/>
    </w:p>
    <w:p w:rsidR="00806376" w:rsidRPr="00806376" w:rsidRDefault="00806376" w:rsidP="00806376">
      <w:pPr>
        <w:spacing w:after="0" w:line="240" w:lineRule="auto"/>
        <w:ind w:left="720" w:hanging="720"/>
        <w:rPr>
          <w:rFonts w:ascii="Calibri" w:hAnsi="Calibri" w:cs="Calibri"/>
          <w:noProof/>
        </w:rPr>
      </w:pPr>
      <w:bookmarkStart w:id="93" w:name="_ENREF_93"/>
      <w:r w:rsidRPr="00806376">
        <w:rPr>
          <w:rFonts w:ascii="Calibri" w:hAnsi="Calibri" w:cs="Calibri"/>
          <w:noProof/>
        </w:rPr>
        <w:t xml:space="preserve">TURQ A., 2000d: Le Moustérien de type Ferrassie. </w:t>
      </w:r>
      <w:r w:rsidRPr="00806376">
        <w:rPr>
          <w:rFonts w:ascii="Calibri" w:hAnsi="Calibri" w:cs="Calibri"/>
          <w:i/>
          <w:noProof/>
        </w:rPr>
        <w:t>Paléo</w:t>
      </w:r>
      <w:r w:rsidRPr="00806376">
        <w:rPr>
          <w:rFonts w:ascii="Calibri" w:hAnsi="Calibri" w:cs="Calibri"/>
          <w:noProof/>
        </w:rPr>
        <w:t>: 304-309.</w:t>
      </w:r>
      <w:bookmarkEnd w:id="93"/>
    </w:p>
    <w:p w:rsidR="00806376" w:rsidRPr="00806376" w:rsidRDefault="00806376" w:rsidP="00806376">
      <w:pPr>
        <w:spacing w:after="0" w:line="240" w:lineRule="auto"/>
        <w:ind w:left="720" w:hanging="720"/>
        <w:rPr>
          <w:rFonts w:ascii="Calibri" w:hAnsi="Calibri" w:cs="Calibri"/>
          <w:noProof/>
        </w:rPr>
      </w:pPr>
      <w:bookmarkStart w:id="94" w:name="_ENREF_94"/>
      <w:r w:rsidRPr="00806376">
        <w:rPr>
          <w:rFonts w:ascii="Calibri" w:hAnsi="Calibri" w:cs="Calibri"/>
          <w:noProof/>
        </w:rPr>
        <w:t xml:space="preserve">TURQ A., 2000e: Le Moustérien à Choppers. </w:t>
      </w:r>
      <w:r w:rsidRPr="00806376">
        <w:rPr>
          <w:rFonts w:ascii="Calibri" w:hAnsi="Calibri" w:cs="Calibri"/>
          <w:i/>
          <w:noProof/>
        </w:rPr>
        <w:t>Paléo</w:t>
      </w:r>
      <w:r w:rsidRPr="00806376">
        <w:rPr>
          <w:rFonts w:ascii="Calibri" w:hAnsi="Calibri" w:cs="Calibri"/>
          <w:noProof/>
        </w:rPr>
        <w:t>: 344-356.</w:t>
      </w:r>
      <w:bookmarkEnd w:id="94"/>
    </w:p>
    <w:p w:rsidR="00806376" w:rsidRPr="00806376" w:rsidRDefault="00806376" w:rsidP="00806376">
      <w:pPr>
        <w:spacing w:after="0" w:line="240" w:lineRule="auto"/>
        <w:ind w:left="720" w:hanging="720"/>
        <w:rPr>
          <w:rFonts w:ascii="Calibri" w:hAnsi="Calibri" w:cs="Calibri"/>
          <w:noProof/>
        </w:rPr>
      </w:pPr>
      <w:bookmarkStart w:id="95" w:name="_ENREF_95"/>
      <w:r w:rsidRPr="00806376">
        <w:rPr>
          <w:rFonts w:ascii="Calibri" w:hAnsi="Calibri" w:cs="Calibri"/>
          <w:noProof/>
        </w:rPr>
        <w:t xml:space="preserve">TURQ A., 2000f: Définitions culturelles. </w:t>
      </w:r>
      <w:r w:rsidRPr="00806376">
        <w:rPr>
          <w:rFonts w:ascii="Calibri" w:hAnsi="Calibri" w:cs="Calibri"/>
          <w:i/>
          <w:noProof/>
        </w:rPr>
        <w:t>Paléo</w:t>
      </w:r>
      <w:r w:rsidRPr="00806376">
        <w:rPr>
          <w:rFonts w:ascii="Calibri" w:hAnsi="Calibri" w:cs="Calibri"/>
          <w:noProof/>
        </w:rPr>
        <w:t>: 22-25.</w:t>
      </w:r>
      <w:bookmarkEnd w:id="95"/>
    </w:p>
    <w:p w:rsidR="00806376" w:rsidRPr="00806376" w:rsidRDefault="00806376" w:rsidP="00806376">
      <w:pPr>
        <w:spacing w:after="0" w:line="240" w:lineRule="auto"/>
        <w:ind w:left="720" w:hanging="720"/>
        <w:rPr>
          <w:rFonts w:ascii="Calibri" w:hAnsi="Calibri" w:cs="Calibri"/>
          <w:noProof/>
        </w:rPr>
      </w:pPr>
      <w:bookmarkStart w:id="96" w:name="_ENREF_96"/>
      <w:r w:rsidRPr="00806376">
        <w:rPr>
          <w:rFonts w:ascii="Calibri" w:hAnsi="Calibri" w:cs="Calibri"/>
          <w:noProof/>
        </w:rPr>
        <w:t xml:space="preserve">TURQ A., 2000g: Conclusions sur les industries Moustériennes. </w:t>
      </w:r>
      <w:r w:rsidRPr="00806376">
        <w:rPr>
          <w:rFonts w:ascii="Calibri" w:hAnsi="Calibri" w:cs="Calibri"/>
          <w:i/>
          <w:noProof/>
        </w:rPr>
        <w:t>Paléo</w:t>
      </w:r>
      <w:r w:rsidRPr="00806376">
        <w:rPr>
          <w:rFonts w:ascii="Calibri" w:hAnsi="Calibri" w:cs="Calibri"/>
          <w:noProof/>
        </w:rPr>
        <w:t>: 357-366.</w:t>
      </w:r>
      <w:bookmarkEnd w:id="96"/>
    </w:p>
    <w:p w:rsidR="00806376" w:rsidRPr="00806376" w:rsidRDefault="00806376" w:rsidP="00806376">
      <w:pPr>
        <w:spacing w:after="0" w:line="240" w:lineRule="auto"/>
        <w:ind w:left="720" w:hanging="720"/>
        <w:rPr>
          <w:rFonts w:ascii="Calibri" w:hAnsi="Calibri" w:cs="Calibri"/>
          <w:noProof/>
        </w:rPr>
      </w:pPr>
      <w:bookmarkStart w:id="97" w:name="_ENREF_97"/>
      <w:r w:rsidRPr="00806376">
        <w:rPr>
          <w:rFonts w:ascii="Calibri" w:hAnsi="Calibri" w:cs="Calibri"/>
          <w:noProof/>
        </w:rPr>
        <w:t xml:space="preserve">TURQ A., 2000h: L'Acheuléen. </w:t>
      </w:r>
      <w:r w:rsidRPr="00806376">
        <w:rPr>
          <w:rFonts w:ascii="Calibri" w:hAnsi="Calibri" w:cs="Calibri"/>
          <w:i/>
          <w:noProof/>
        </w:rPr>
        <w:t>Paléo</w:t>
      </w:r>
      <w:r w:rsidRPr="00806376">
        <w:rPr>
          <w:rFonts w:ascii="Calibri" w:hAnsi="Calibri" w:cs="Calibri"/>
          <w:noProof/>
        </w:rPr>
        <w:t>: 169-242.</w:t>
      </w:r>
      <w:bookmarkEnd w:id="97"/>
    </w:p>
    <w:p w:rsidR="00806376" w:rsidRPr="00806376" w:rsidRDefault="00806376" w:rsidP="00806376">
      <w:pPr>
        <w:spacing w:after="0" w:line="240" w:lineRule="auto"/>
        <w:ind w:left="720" w:hanging="720"/>
        <w:rPr>
          <w:rFonts w:ascii="Calibri" w:hAnsi="Calibri" w:cs="Calibri"/>
          <w:noProof/>
        </w:rPr>
      </w:pPr>
      <w:bookmarkStart w:id="98" w:name="_ENREF_98"/>
      <w:r w:rsidRPr="00806376">
        <w:rPr>
          <w:rFonts w:ascii="Calibri" w:hAnsi="Calibri" w:cs="Calibri"/>
          <w:noProof/>
        </w:rPr>
        <w:t xml:space="preserve">TURQ A., 2000i: Le Moustérien à denticulés. </w:t>
      </w:r>
      <w:r w:rsidRPr="00806376">
        <w:rPr>
          <w:rFonts w:ascii="Calibri" w:hAnsi="Calibri" w:cs="Calibri"/>
          <w:i/>
          <w:noProof/>
        </w:rPr>
        <w:t>Paléo</w:t>
      </w:r>
      <w:r w:rsidRPr="00806376">
        <w:rPr>
          <w:rFonts w:ascii="Calibri" w:hAnsi="Calibri" w:cs="Calibri"/>
          <w:noProof/>
        </w:rPr>
        <w:t>: 292-303.</w:t>
      </w:r>
      <w:bookmarkEnd w:id="98"/>
    </w:p>
    <w:p w:rsidR="00806376" w:rsidRPr="00806376" w:rsidRDefault="00806376" w:rsidP="00806376">
      <w:pPr>
        <w:spacing w:after="0" w:line="240" w:lineRule="auto"/>
        <w:ind w:left="720" w:hanging="720"/>
        <w:rPr>
          <w:rFonts w:ascii="Calibri" w:hAnsi="Calibri" w:cs="Calibri"/>
          <w:noProof/>
        </w:rPr>
      </w:pPr>
      <w:bookmarkStart w:id="99" w:name="_ENREF_99"/>
      <w:r w:rsidRPr="00806376">
        <w:rPr>
          <w:rFonts w:ascii="Calibri" w:hAnsi="Calibri" w:cs="Calibri"/>
          <w:noProof/>
        </w:rPr>
        <w:t xml:space="preserve">TURQ A., 2000j: Le Moustérien de tradition acheuléenne. </w:t>
      </w:r>
      <w:r w:rsidRPr="00806376">
        <w:rPr>
          <w:rFonts w:ascii="Calibri" w:hAnsi="Calibri" w:cs="Calibri"/>
          <w:i/>
          <w:noProof/>
        </w:rPr>
        <w:t>Paléo</w:t>
      </w:r>
      <w:r w:rsidRPr="00806376">
        <w:rPr>
          <w:rFonts w:ascii="Calibri" w:hAnsi="Calibri" w:cs="Calibri"/>
          <w:noProof/>
        </w:rPr>
        <w:t>: 244-273.</w:t>
      </w:r>
      <w:bookmarkEnd w:id="99"/>
    </w:p>
    <w:p w:rsidR="00806376" w:rsidRPr="00806376" w:rsidRDefault="00806376" w:rsidP="00806376">
      <w:pPr>
        <w:spacing w:after="0" w:line="240" w:lineRule="auto"/>
        <w:ind w:left="720" w:hanging="720"/>
        <w:rPr>
          <w:rFonts w:ascii="Calibri" w:hAnsi="Calibri" w:cs="Calibri"/>
          <w:noProof/>
        </w:rPr>
      </w:pPr>
      <w:bookmarkStart w:id="100" w:name="_ENREF_100"/>
      <w:r w:rsidRPr="00806376">
        <w:rPr>
          <w:rFonts w:ascii="Calibri" w:hAnsi="Calibri" w:cs="Calibri"/>
          <w:noProof/>
        </w:rPr>
        <w:t xml:space="preserve">TURQ A., 2000k: Technologie lithique. </w:t>
      </w:r>
      <w:r w:rsidRPr="00806376">
        <w:rPr>
          <w:rFonts w:ascii="Calibri" w:hAnsi="Calibri" w:cs="Calibri"/>
          <w:i/>
          <w:noProof/>
        </w:rPr>
        <w:t>Paléo</w:t>
      </w:r>
      <w:r w:rsidRPr="00806376">
        <w:rPr>
          <w:rFonts w:ascii="Calibri" w:hAnsi="Calibri" w:cs="Calibri"/>
          <w:noProof/>
        </w:rPr>
        <w:t>: 26-32.</w:t>
      </w:r>
      <w:bookmarkEnd w:id="100"/>
    </w:p>
    <w:p w:rsidR="00806376" w:rsidRPr="00806376" w:rsidRDefault="00806376" w:rsidP="00806376">
      <w:pPr>
        <w:spacing w:after="0" w:line="240" w:lineRule="auto"/>
        <w:ind w:left="720" w:hanging="720"/>
        <w:rPr>
          <w:rFonts w:ascii="Calibri" w:hAnsi="Calibri" w:cs="Calibri"/>
          <w:noProof/>
        </w:rPr>
      </w:pPr>
      <w:bookmarkStart w:id="101" w:name="_ENREF_101"/>
      <w:r w:rsidRPr="00806376">
        <w:rPr>
          <w:rFonts w:ascii="Calibri" w:hAnsi="Calibri" w:cs="Calibri"/>
          <w:noProof/>
        </w:rPr>
        <w:t xml:space="preserve">ULLRICH H., 1982: Artificial Injuries on Fossil Human Bones and the Problem of Canibalism, Skull-Cult and Burial-Rites. In: J. Jelínek (Ed.): </w:t>
      </w:r>
      <w:r w:rsidRPr="00806376">
        <w:rPr>
          <w:rFonts w:ascii="Calibri" w:hAnsi="Calibri" w:cs="Calibri"/>
          <w:i/>
          <w:noProof/>
        </w:rPr>
        <w:t>Man and his Origins</w:t>
      </w:r>
      <w:r w:rsidRPr="00806376">
        <w:rPr>
          <w:rFonts w:ascii="Calibri" w:hAnsi="Calibri" w:cs="Calibri"/>
          <w:noProof/>
        </w:rPr>
        <w:t>. Pp. 253-262. Moravské zemské muzeum, Brno.</w:t>
      </w:r>
      <w:bookmarkEnd w:id="101"/>
    </w:p>
    <w:p w:rsidR="00806376" w:rsidRPr="00806376" w:rsidRDefault="00806376" w:rsidP="00806376">
      <w:pPr>
        <w:spacing w:after="0" w:line="240" w:lineRule="auto"/>
        <w:ind w:left="720" w:hanging="720"/>
        <w:rPr>
          <w:rFonts w:ascii="Calibri" w:hAnsi="Calibri" w:cs="Calibri"/>
          <w:noProof/>
        </w:rPr>
      </w:pPr>
      <w:bookmarkStart w:id="102" w:name="_ENREF_102"/>
      <w:r w:rsidRPr="00806376">
        <w:rPr>
          <w:rFonts w:ascii="Calibri" w:hAnsi="Calibri" w:cs="Calibri"/>
          <w:noProof/>
        </w:rPr>
        <w:t xml:space="preserve">ULLRICH H., 2005: Cannibalistic Rites within Mortuary Practices from the Paleolithic to Middle Age in Europe. </w:t>
      </w:r>
      <w:r w:rsidRPr="00806376">
        <w:rPr>
          <w:rFonts w:ascii="Calibri" w:hAnsi="Calibri" w:cs="Calibri"/>
          <w:i/>
          <w:noProof/>
        </w:rPr>
        <w:t>Anthropologie</w:t>
      </w:r>
      <w:r w:rsidRPr="00806376">
        <w:rPr>
          <w:rFonts w:ascii="Calibri" w:hAnsi="Calibri" w:cs="Calibri"/>
          <w:noProof/>
        </w:rPr>
        <w:t xml:space="preserve"> 43, 2-3: 249-261.</w:t>
      </w:r>
      <w:bookmarkEnd w:id="102"/>
    </w:p>
    <w:p w:rsidR="00806376" w:rsidRPr="00806376" w:rsidRDefault="00806376" w:rsidP="00806376">
      <w:pPr>
        <w:spacing w:after="0" w:line="240" w:lineRule="auto"/>
        <w:ind w:left="720" w:hanging="720"/>
        <w:rPr>
          <w:rFonts w:ascii="Calibri" w:hAnsi="Calibri" w:cs="Calibri"/>
          <w:noProof/>
        </w:rPr>
      </w:pPr>
      <w:bookmarkStart w:id="103" w:name="_ENREF_103"/>
      <w:r w:rsidRPr="00806376">
        <w:rPr>
          <w:rFonts w:ascii="Calibri" w:hAnsi="Calibri" w:cs="Calibri"/>
          <w:noProof/>
        </w:rPr>
        <w:t xml:space="preserve">URBANOWSKI M., SOCHA P., DABROWSKI P., NOWACZEWSKA W., SADAKIERSKA-CHUDY A., DOBOSZ T., STEFANIAK K., NADACHOWSKI A., 2010: The first Neanderthal tooth found North of the Carpathian Mountains. </w:t>
      </w:r>
      <w:r w:rsidRPr="00806376">
        <w:rPr>
          <w:rFonts w:ascii="Calibri" w:hAnsi="Calibri" w:cs="Calibri"/>
          <w:i/>
          <w:noProof/>
        </w:rPr>
        <w:t>Naturwissenschaften</w:t>
      </w:r>
      <w:r w:rsidRPr="00806376">
        <w:rPr>
          <w:rFonts w:ascii="Calibri" w:hAnsi="Calibri" w:cs="Calibri"/>
          <w:noProof/>
        </w:rPr>
        <w:t xml:space="preserve"> 97, 4: 411-415.</w:t>
      </w:r>
      <w:bookmarkEnd w:id="103"/>
    </w:p>
    <w:p w:rsidR="00806376" w:rsidRPr="00806376" w:rsidRDefault="00806376" w:rsidP="00806376">
      <w:pPr>
        <w:spacing w:after="0" w:line="240" w:lineRule="auto"/>
        <w:ind w:left="720" w:hanging="720"/>
        <w:rPr>
          <w:rFonts w:ascii="Calibri" w:hAnsi="Calibri" w:cs="Calibri"/>
          <w:noProof/>
        </w:rPr>
      </w:pPr>
      <w:bookmarkStart w:id="104" w:name="_ENREF_104"/>
      <w:r w:rsidRPr="00806376">
        <w:rPr>
          <w:rFonts w:ascii="Calibri" w:hAnsi="Calibri" w:cs="Calibri"/>
          <w:noProof/>
        </w:rPr>
        <w:t xml:space="preserve">URBANOWSKI M., ŻARSKI M., NADACHOWSKI A., 2012: Stajnia Cave, the LMP site from Polish Jura. In: </w:t>
      </w:r>
      <w:r w:rsidRPr="00806376">
        <w:rPr>
          <w:rFonts w:ascii="Calibri" w:hAnsi="Calibri" w:cs="Calibri"/>
          <w:i/>
          <w:noProof/>
        </w:rPr>
        <w:t>Guidebook &amp; Book of Abstracts. International Conference European Middle Palaeolithic during MIS 8 – MIS 3 cultures – environment – chronology Wolbrom, Poland, September 25th–28th, 2012</w:t>
      </w:r>
      <w:r w:rsidRPr="00806376">
        <w:rPr>
          <w:rFonts w:ascii="Calibri" w:hAnsi="Calibri" w:cs="Calibri"/>
          <w:noProof/>
        </w:rPr>
        <w:t>. Pp. 24-26. Nicolaus Copernicus University Press, Toruń.</w:t>
      </w:r>
      <w:bookmarkEnd w:id="104"/>
    </w:p>
    <w:p w:rsidR="00806376" w:rsidRPr="00806376" w:rsidRDefault="00806376" w:rsidP="00806376">
      <w:pPr>
        <w:spacing w:after="0" w:line="240" w:lineRule="auto"/>
        <w:ind w:left="720" w:hanging="720"/>
        <w:rPr>
          <w:rFonts w:ascii="Calibri" w:hAnsi="Calibri" w:cs="Calibri"/>
          <w:noProof/>
        </w:rPr>
      </w:pPr>
      <w:bookmarkStart w:id="105" w:name="_ENREF_105"/>
      <w:r w:rsidRPr="00806376">
        <w:rPr>
          <w:rFonts w:ascii="Calibri" w:hAnsi="Calibri" w:cs="Calibri"/>
          <w:noProof/>
        </w:rPr>
        <w:t xml:space="preserve">UTHMEIER T., 2004a: Kabazi II, kompleks V i sistema passelenija pervych neandertalcev na krymskom poluostrobe. Kabazi II, Unit V and the Settlement System of the First Neanderthals on the Crimean Peninsula, Ukraine. </w:t>
      </w:r>
      <w:r w:rsidRPr="00806376">
        <w:rPr>
          <w:rFonts w:ascii="Calibri" w:hAnsi="Calibri" w:cs="Calibri"/>
          <w:i/>
          <w:noProof/>
        </w:rPr>
        <w:t>Archeologicheskij almanach</w:t>
      </w:r>
      <w:r w:rsidRPr="00806376">
        <w:rPr>
          <w:rFonts w:ascii="Calibri" w:hAnsi="Calibri" w:cs="Calibri"/>
          <w:noProof/>
        </w:rPr>
        <w:t xml:space="preserve"> 16: 75-98.</w:t>
      </w:r>
      <w:bookmarkEnd w:id="105"/>
    </w:p>
    <w:p w:rsidR="00806376" w:rsidRPr="00806376" w:rsidRDefault="00806376" w:rsidP="00806376">
      <w:pPr>
        <w:spacing w:after="0" w:line="240" w:lineRule="auto"/>
        <w:ind w:left="720" w:hanging="720"/>
        <w:rPr>
          <w:rFonts w:ascii="Calibri" w:hAnsi="Calibri" w:cs="Calibri"/>
          <w:noProof/>
        </w:rPr>
      </w:pPr>
      <w:bookmarkStart w:id="106" w:name="_ENREF_106"/>
      <w:r w:rsidRPr="00806376">
        <w:rPr>
          <w:rFonts w:ascii="Calibri" w:hAnsi="Calibri" w:cs="Calibri"/>
          <w:noProof/>
        </w:rPr>
        <w:t xml:space="preserve">UTHMEIER T., 2004b: Planning Depth and Saiga Hunting: On-Site and Off-Site Activities of Late Neadertals in Level B1 of Buran-Kaya III. In: V. P. Chabai, K. Monigal, A. E. Marks (Eds.): </w:t>
      </w:r>
      <w:r w:rsidRPr="00806376">
        <w:rPr>
          <w:rFonts w:ascii="Calibri" w:hAnsi="Calibri" w:cs="Calibri"/>
          <w:i/>
          <w:noProof/>
        </w:rPr>
        <w:t>The Middle Paleolithic and Early Upper Paleolithic of Eastern Crimea</w:t>
      </w:r>
      <w:r w:rsidRPr="00806376">
        <w:rPr>
          <w:rFonts w:ascii="Calibri" w:hAnsi="Calibri" w:cs="Calibri"/>
          <w:noProof/>
        </w:rPr>
        <w:t>. Pp. 193-231. Université de Liège, Liège.</w:t>
      </w:r>
      <w:bookmarkEnd w:id="106"/>
    </w:p>
    <w:p w:rsidR="00806376" w:rsidRPr="00806376" w:rsidRDefault="00806376" w:rsidP="00806376">
      <w:pPr>
        <w:spacing w:after="0" w:line="240" w:lineRule="auto"/>
        <w:ind w:left="720" w:hanging="720"/>
        <w:rPr>
          <w:rFonts w:ascii="Calibri" w:hAnsi="Calibri" w:cs="Calibri"/>
          <w:noProof/>
        </w:rPr>
      </w:pPr>
      <w:bookmarkStart w:id="107" w:name="_ENREF_107"/>
      <w:r w:rsidRPr="00806376">
        <w:rPr>
          <w:rFonts w:ascii="Calibri" w:hAnsi="Calibri" w:cs="Calibri"/>
          <w:noProof/>
        </w:rPr>
        <w:t xml:space="preserve">VALDE-NOWAK P., ALEX B., GINTER B., KRAJCARZ M. T., MADEYSKA T., MIĘKINA B., SOBCZYK K., STEFAŃSKI D., WOJTAL P., ZAJĄC M., ZARZECKA-SZUBIŃSKA K., 2014: Middle Paleolithic sequences of the Ciemna Cave (Prądnik valley, Poland): The problem of synchronization. </w:t>
      </w:r>
      <w:r w:rsidRPr="00806376">
        <w:rPr>
          <w:rFonts w:ascii="Calibri" w:hAnsi="Calibri" w:cs="Calibri"/>
          <w:i/>
          <w:noProof/>
        </w:rPr>
        <w:t>Quatern Int</w:t>
      </w:r>
      <w:r w:rsidRPr="00806376">
        <w:rPr>
          <w:rFonts w:ascii="Calibri" w:hAnsi="Calibri" w:cs="Calibri"/>
          <w:noProof/>
        </w:rPr>
        <w:t xml:space="preserve"> 326–327, 0: 125-145.</w:t>
      </w:r>
      <w:bookmarkEnd w:id="107"/>
    </w:p>
    <w:p w:rsidR="00806376" w:rsidRPr="00806376" w:rsidRDefault="00806376" w:rsidP="00806376">
      <w:pPr>
        <w:spacing w:after="0" w:line="240" w:lineRule="auto"/>
        <w:ind w:left="720" w:hanging="720"/>
        <w:rPr>
          <w:rFonts w:ascii="Calibri" w:hAnsi="Calibri" w:cs="Calibri"/>
          <w:noProof/>
        </w:rPr>
      </w:pPr>
      <w:bookmarkStart w:id="108" w:name="_ENREF_108"/>
      <w:r w:rsidRPr="00806376">
        <w:rPr>
          <w:rFonts w:ascii="Calibri" w:hAnsi="Calibri" w:cs="Calibri"/>
          <w:noProof/>
        </w:rPr>
        <w:t xml:space="preserve">VALOCH K., 1994a: Archaeology of the Neanderthals and their contemporaries: an overview. In: S. J. De Laet, A. H. Dani, J. L. Lorenzo, R. B. Nunoo (Eds.): </w:t>
      </w:r>
      <w:r w:rsidRPr="00806376">
        <w:rPr>
          <w:rFonts w:ascii="Calibri" w:hAnsi="Calibri" w:cs="Calibri"/>
          <w:i/>
          <w:noProof/>
        </w:rPr>
        <w:t>History of Humanity. Volume I : Prehistory and the Beginnings of Civilization</w:t>
      </w:r>
      <w:r w:rsidRPr="00806376">
        <w:rPr>
          <w:rFonts w:ascii="Calibri" w:hAnsi="Calibri" w:cs="Calibri"/>
          <w:noProof/>
        </w:rPr>
        <w:t>. Pp. 107-116. Unesco - Routledge, Paris - London.</w:t>
      </w:r>
      <w:bookmarkEnd w:id="108"/>
    </w:p>
    <w:p w:rsidR="00806376" w:rsidRPr="00806376" w:rsidRDefault="00806376" w:rsidP="00806376">
      <w:pPr>
        <w:spacing w:after="0" w:line="240" w:lineRule="auto"/>
        <w:ind w:left="720" w:hanging="720"/>
        <w:rPr>
          <w:rFonts w:ascii="Calibri" w:hAnsi="Calibri" w:cs="Calibri"/>
          <w:noProof/>
        </w:rPr>
      </w:pPr>
      <w:bookmarkStart w:id="109" w:name="_ENREF_109"/>
      <w:r w:rsidRPr="00806376">
        <w:rPr>
          <w:rFonts w:ascii="Calibri" w:hAnsi="Calibri" w:cs="Calibri"/>
          <w:noProof/>
        </w:rPr>
        <w:t xml:space="preserve">VALOCH K., 1994b: Europe (Excluding the Former USSR) in the period of </w:t>
      </w:r>
      <w:r w:rsidRPr="00806376">
        <w:rPr>
          <w:rFonts w:ascii="Calibri" w:hAnsi="Calibri" w:cs="Calibri"/>
          <w:i/>
          <w:noProof/>
        </w:rPr>
        <w:t>Homo sapiens neanderthalensis</w:t>
      </w:r>
      <w:r w:rsidRPr="00806376">
        <w:rPr>
          <w:rFonts w:ascii="Calibri" w:hAnsi="Calibri" w:cs="Calibri"/>
          <w:noProof/>
        </w:rPr>
        <w:t xml:space="preserve"> and contemporaries. In: S. J. De Laet, A. H. Dani, J. L. Lorenzo, R. B. Nunoo </w:t>
      </w:r>
      <w:r w:rsidRPr="00806376">
        <w:rPr>
          <w:rFonts w:ascii="Calibri" w:hAnsi="Calibri" w:cs="Calibri"/>
          <w:noProof/>
        </w:rPr>
        <w:lastRenderedPageBreak/>
        <w:t xml:space="preserve">(Eds.): </w:t>
      </w:r>
      <w:r w:rsidRPr="00806376">
        <w:rPr>
          <w:rFonts w:ascii="Calibri" w:hAnsi="Calibri" w:cs="Calibri"/>
          <w:i/>
          <w:noProof/>
        </w:rPr>
        <w:t>History of Humanity. Volume I : Prehistory and the Beginnings of Civilization</w:t>
      </w:r>
      <w:r w:rsidRPr="00806376">
        <w:rPr>
          <w:rFonts w:ascii="Calibri" w:hAnsi="Calibri" w:cs="Calibri"/>
          <w:noProof/>
        </w:rPr>
        <w:t>. Pp. 136-144. Unesco - Routledge, Paris - London.</w:t>
      </w:r>
      <w:bookmarkEnd w:id="109"/>
    </w:p>
    <w:p w:rsidR="00806376" w:rsidRPr="00806376" w:rsidRDefault="00806376" w:rsidP="00806376">
      <w:pPr>
        <w:spacing w:after="0" w:line="240" w:lineRule="auto"/>
        <w:ind w:left="720" w:hanging="720"/>
        <w:rPr>
          <w:rFonts w:ascii="Calibri" w:hAnsi="Calibri" w:cs="Calibri"/>
          <w:noProof/>
        </w:rPr>
      </w:pPr>
      <w:bookmarkStart w:id="110" w:name="_ENREF_110"/>
      <w:r w:rsidRPr="00806376">
        <w:rPr>
          <w:rFonts w:ascii="Calibri" w:hAnsi="Calibri" w:cs="Calibri"/>
          <w:noProof/>
        </w:rPr>
        <w:t xml:space="preserve">VIEILLEVIGNE E., BOURGUIGNON L., ORTEGA I., GUIBERT P., 2008: Analyse croisée des données chronologiques et des industries lithiques dans le grand sud-ouest de la France (OIS 10 à 3). </w:t>
      </w:r>
      <w:r w:rsidRPr="00806376">
        <w:rPr>
          <w:rFonts w:ascii="Calibri" w:hAnsi="Calibri" w:cs="Calibri"/>
          <w:i/>
          <w:noProof/>
        </w:rPr>
        <w:t>Paléo</w:t>
      </w:r>
      <w:r w:rsidRPr="00806376">
        <w:rPr>
          <w:rFonts w:ascii="Calibri" w:hAnsi="Calibri" w:cs="Calibri"/>
          <w:noProof/>
        </w:rPr>
        <w:t xml:space="preserve"> 20.</w:t>
      </w:r>
      <w:bookmarkEnd w:id="110"/>
    </w:p>
    <w:p w:rsidR="00806376" w:rsidRPr="00806376" w:rsidRDefault="00806376" w:rsidP="00806376">
      <w:pPr>
        <w:spacing w:after="0" w:line="240" w:lineRule="auto"/>
        <w:ind w:left="720" w:hanging="720"/>
        <w:rPr>
          <w:rFonts w:ascii="Calibri" w:hAnsi="Calibri" w:cs="Calibri"/>
          <w:noProof/>
        </w:rPr>
      </w:pPr>
      <w:bookmarkStart w:id="111" w:name="_ENREF_111"/>
      <w:r w:rsidRPr="00806376">
        <w:rPr>
          <w:rFonts w:ascii="Calibri" w:hAnsi="Calibri" w:cs="Calibri"/>
          <w:noProof/>
        </w:rPr>
        <w:t xml:space="preserve">VILLA P., 1992: Cannibalism in prehistoric Europe. </w:t>
      </w:r>
      <w:r w:rsidRPr="00806376">
        <w:rPr>
          <w:rFonts w:ascii="Calibri" w:hAnsi="Calibri" w:cs="Calibri"/>
          <w:i/>
          <w:noProof/>
        </w:rPr>
        <w:t>Evolutionary Anthropology: Issues, News, and Reviews</w:t>
      </w:r>
      <w:r w:rsidRPr="00806376">
        <w:rPr>
          <w:rFonts w:ascii="Calibri" w:hAnsi="Calibri" w:cs="Calibri"/>
          <w:noProof/>
        </w:rPr>
        <w:t xml:space="preserve"> 1, 3: 93-104.</w:t>
      </w:r>
      <w:bookmarkEnd w:id="111"/>
    </w:p>
    <w:p w:rsidR="00806376" w:rsidRPr="00806376" w:rsidRDefault="00806376" w:rsidP="00806376">
      <w:pPr>
        <w:spacing w:after="0" w:line="240" w:lineRule="auto"/>
        <w:ind w:left="720" w:hanging="720"/>
        <w:rPr>
          <w:rFonts w:ascii="Calibri" w:hAnsi="Calibri" w:cs="Calibri"/>
          <w:noProof/>
        </w:rPr>
      </w:pPr>
      <w:bookmarkStart w:id="112" w:name="_ENREF_112"/>
      <w:r w:rsidRPr="00806376">
        <w:rPr>
          <w:rFonts w:ascii="Calibri" w:hAnsi="Calibri" w:cs="Calibri"/>
          <w:noProof/>
        </w:rPr>
        <w:t xml:space="preserve">WALKER M. J., LÓPEZ-MARTÍNEZ M. V., ORTEGA-RODRIGÁÑEZ J., HABER-URIARTE M., LÓPEZ-JIMÉNEZ A., AVILÉS-FERNÁNDEZ A., POLO-CAMACHO J. L., CAMPILLO-BOJ M., GARCÍA-TORRES J., CARRIÓN GARCÍA J. S., SAN NICOLÁS-DEL TORO M., RODRÍGUEZ-ESTRELLA T., 2012: The excavation of buried articulated Neanderthal skeletons at Sima de las Palomas (Murcia, SE Spain). </w:t>
      </w:r>
      <w:r w:rsidRPr="00806376">
        <w:rPr>
          <w:rFonts w:ascii="Calibri" w:hAnsi="Calibri" w:cs="Calibri"/>
          <w:i/>
          <w:noProof/>
        </w:rPr>
        <w:t>Quatern Int</w:t>
      </w:r>
      <w:r w:rsidRPr="00806376">
        <w:rPr>
          <w:rFonts w:ascii="Calibri" w:hAnsi="Calibri" w:cs="Calibri"/>
          <w:noProof/>
        </w:rPr>
        <w:t xml:space="preserve"> 259, 0: 7-21.</w:t>
      </w:r>
      <w:bookmarkEnd w:id="112"/>
    </w:p>
    <w:p w:rsidR="00806376" w:rsidRPr="00806376" w:rsidRDefault="00806376" w:rsidP="00806376">
      <w:pPr>
        <w:spacing w:after="0" w:line="240" w:lineRule="auto"/>
        <w:ind w:left="720" w:hanging="720"/>
        <w:rPr>
          <w:rFonts w:ascii="Calibri" w:hAnsi="Calibri" w:cs="Calibri"/>
          <w:noProof/>
        </w:rPr>
      </w:pPr>
      <w:bookmarkStart w:id="113" w:name="_ENREF_113"/>
      <w:r w:rsidRPr="00806376">
        <w:rPr>
          <w:rFonts w:ascii="Calibri" w:hAnsi="Calibri" w:cs="Calibri"/>
          <w:noProof/>
        </w:rPr>
        <w:t xml:space="preserve">WIŚNIEWSKI A., 2014: The beginnings and diversity of Levallois methods in the early Middle Palaeolithic of Central Europe. </w:t>
      </w:r>
      <w:r w:rsidRPr="00806376">
        <w:rPr>
          <w:rFonts w:ascii="Calibri" w:hAnsi="Calibri" w:cs="Calibri"/>
          <w:i/>
          <w:noProof/>
        </w:rPr>
        <w:t>Quatern Int</w:t>
      </w:r>
      <w:r w:rsidRPr="00806376">
        <w:rPr>
          <w:rFonts w:ascii="Calibri" w:hAnsi="Calibri" w:cs="Calibri"/>
          <w:noProof/>
        </w:rPr>
        <w:t xml:space="preserve"> 326–327, 0: 364-380.</w:t>
      </w:r>
      <w:bookmarkEnd w:id="113"/>
    </w:p>
    <w:p w:rsidR="00806376" w:rsidRPr="00806376" w:rsidRDefault="00806376" w:rsidP="00806376">
      <w:pPr>
        <w:spacing w:after="0" w:line="240" w:lineRule="auto"/>
        <w:ind w:left="720" w:hanging="720"/>
        <w:rPr>
          <w:rFonts w:ascii="Calibri" w:hAnsi="Calibri" w:cs="Calibri"/>
          <w:noProof/>
        </w:rPr>
      </w:pPr>
      <w:bookmarkStart w:id="114" w:name="_ENREF_114"/>
      <w:r w:rsidRPr="00806376">
        <w:rPr>
          <w:rFonts w:ascii="Calibri" w:hAnsi="Calibri" w:cs="Calibri"/>
          <w:noProof/>
        </w:rPr>
        <w:t xml:space="preserve">WIŚNIEWSKI A., ADAMIEC G., BADURA J., BLUSZCZ A., KOWALSKA A., KUFEL-DIAKOWSKA B., MIKOŁAJCZYK A., MURCZKIEWICZ M., MUSIL R., PRZYBYLSKI B., SKRZYPEK G., STEFANIAK K., ZYCH J., 2013: Occupation dynamics north of the Carpathians and Sudetes during the Weichselian (MIS5d-3): The Lower Silesia (SW Poland) case study. </w:t>
      </w:r>
      <w:r w:rsidRPr="00806376">
        <w:rPr>
          <w:rFonts w:ascii="Calibri" w:hAnsi="Calibri" w:cs="Calibri"/>
          <w:i/>
          <w:noProof/>
        </w:rPr>
        <w:t>Quatern Int</w:t>
      </w:r>
      <w:r w:rsidRPr="00806376">
        <w:rPr>
          <w:rFonts w:ascii="Calibri" w:hAnsi="Calibri" w:cs="Calibri"/>
          <w:noProof/>
        </w:rPr>
        <w:t xml:space="preserve"> 294, 0: 20-40.</w:t>
      </w:r>
      <w:bookmarkEnd w:id="114"/>
    </w:p>
    <w:p w:rsidR="00806376" w:rsidRPr="00806376" w:rsidRDefault="00806376" w:rsidP="00806376">
      <w:pPr>
        <w:spacing w:after="0" w:line="240" w:lineRule="auto"/>
        <w:ind w:left="720" w:hanging="720"/>
        <w:rPr>
          <w:rFonts w:ascii="Calibri" w:hAnsi="Calibri" w:cs="Calibri"/>
          <w:noProof/>
        </w:rPr>
      </w:pPr>
      <w:bookmarkStart w:id="115" w:name="_ENREF_115"/>
      <w:r w:rsidRPr="00806376">
        <w:rPr>
          <w:rFonts w:ascii="Calibri" w:hAnsi="Calibri" w:cs="Calibri"/>
          <w:noProof/>
        </w:rPr>
        <w:t xml:space="preserve">ZILHÃO J., 2012: Chapter 4 - Personal Ornaments and Symbolism Among the Neanderthals. In: E. Scott (Ed.): </w:t>
      </w:r>
      <w:r w:rsidRPr="00806376">
        <w:rPr>
          <w:rFonts w:ascii="Calibri" w:hAnsi="Calibri" w:cs="Calibri"/>
          <w:i/>
          <w:noProof/>
        </w:rPr>
        <w:t>Developments in Quaternary Sciences</w:t>
      </w:r>
      <w:r w:rsidRPr="00806376">
        <w:rPr>
          <w:rFonts w:ascii="Calibri" w:hAnsi="Calibri" w:cs="Calibri"/>
          <w:noProof/>
        </w:rPr>
        <w:t>. Pp. 35-49. Elsevier.</w:t>
      </w:r>
      <w:bookmarkEnd w:id="115"/>
    </w:p>
    <w:p w:rsidR="00806376" w:rsidRPr="00806376" w:rsidRDefault="00806376" w:rsidP="00806376">
      <w:pPr>
        <w:spacing w:line="240" w:lineRule="auto"/>
        <w:ind w:left="720" w:hanging="720"/>
        <w:rPr>
          <w:rFonts w:ascii="Calibri" w:hAnsi="Calibri" w:cs="Calibri"/>
          <w:noProof/>
        </w:rPr>
      </w:pPr>
      <w:bookmarkStart w:id="116" w:name="_ENREF_116"/>
      <w:r w:rsidRPr="00806376">
        <w:rPr>
          <w:rFonts w:ascii="Calibri" w:hAnsi="Calibri" w:cs="Calibri"/>
          <w:noProof/>
        </w:rPr>
        <w:t xml:space="preserve">ZILHÃO J., ANGELUCCI D., BADAL-GARCÍA E., D'ERRICO F., DANIEL F., DAYET L., DOUKA K., HIGHAM T. F. G., MARTÍNEZ-SÁNCHEZ M. J., MONTES-BERNÁRDEZ R., MURCIA-MASCARÓS S., PÉREZ-SIRVENT C., ROLDÁN-GARCÍA C., VANHAEREN M., VILLAVERDE V., WOOD R., ZAPATA J., 2010: Symbolic use of marine shells and mineral pigments by Iberian Neandertals. </w:t>
      </w:r>
      <w:r w:rsidRPr="00806376">
        <w:rPr>
          <w:rFonts w:ascii="Calibri" w:hAnsi="Calibri" w:cs="Calibri"/>
          <w:i/>
          <w:noProof/>
        </w:rPr>
        <w:t>Proceedings of the National Academy of Sciences of the United States of America.</w:t>
      </w:r>
      <w:r w:rsidRPr="00806376">
        <w:rPr>
          <w:rFonts w:ascii="Calibri" w:hAnsi="Calibri" w:cs="Calibri"/>
          <w:noProof/>
        </w:rPr>
        <w:t xml:space="preserve"> 107, 3: 1023-1028.</w:t>
      </w:r>
      <w:bookmarkEnd w:id="116"/>
    </w:p>
    <w:p w:rsidR="00806376" w:rsidRDefault="00806376" w:rsidP="00806376">
      <w:pPr>
        <w:spacing w:line="240" w:lineRule="auto"/>
        <w:rPr>
          <w:rFonts w:ascii="Calibri" w:hAnsi="Calibri" w:cs="Calibri"/>
          <w:noProof/>
        </w:rPr>
      </w:pPr>
    </w:p>
    <w:p w:rsidR="003E0BA5" w:rsidRDefault="003E0BA5">
      <w:r>
        <w:fldChar w:fldCharType="end"/>
      </w:r>
    </w:p>
    <w:sectPr w:rsidR="003E0BA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10002FF" w:usb1="4000ACFF" w:usb2="00000009" w:usb3="00000000" w:csb0="0000019F" w:csb1="00000000"/>
  </w:font>
  <w:font w:name="Times New Roman">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thropologie_(Brn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wt0rrtwmdaswxest25pdvxm9sedepwp9zsd&quot;&gt;EndNoteKnihovna_NP&lt;record-ids&gt;&lt;item&gt;40&lt;/item&gt;&lt;item&gt;156&lt;/item&gt;&lt;item&gt;162&lt;/item&gt;&lt;item&gt;1686&lt;/item&gt;&lt;item&gt;1865&lt;/item&gt;&lt;item&gt;1900&lt;/item&gt;&lt;item&gt;2312&lt;/item&gt;&lt;item&gt;2828&lt;/item&gt;&lt;item&gt;2908&lt;/item&gt;&lt;item&gt;3132&lt;/item&gt;&lt;item&gt;3348&lt;/item&gt;&lt;item&gt;6447&lt;/item&gt;&lt;item&gt;8909&lt;/item&gt;&lt;item&gt;8948&lt;/item&gt;&lt;item&gt;8981&lt;/item&gt;&lt;item&gt;9023&lt;/item&gt;&lt;item&gt;9174&lt;/item&gt;&lt;item&gt;9736&lt;/item&gt;&lt;item&gt;9830&lt;/item&gt;&lt;item&gt;10041&lt;/item&gt;&lt;item&gt;10240&lt;/item&gt;&lt;item&gt;10337&lt;/item&gt;&lt;item&gt;10386&lt;/item&gt;&lt;item&gt;10790&lt;/item&gt;&lt;item&gt;10808&lt;/item&gt;&lt;item&gt;11406&lt;/item&gt;&lt;item&gt;11415&lt;/item&gt;&lt;item&gt;11898&lt;/item&gt;&lt;item&gt;11917&lt;/item&gt;&lt;item&gt;12656&lt;/item&gt;&lt;item&gt;13423&lt;/item&gt;&lt;item&gt;13427&lt;/item&gt;&lt;item&gt;15073&lt;/item&gt;&lt;item&gt;16779&lt;/item&gt;&lt;item&gt;16785&lt;/item&gt;&lt;item&gt;16813&lt;/item&gt;&lt;item&gt;16862&lt;/item&gt;&lt;item&gt;16872&lt;/item&gt;&lt;item&gt;16878&lt;/item&gt;&lt;item&gt;16922&lt;/item&gt;&lt;item&gt;16935&lt;/item&gt;&lt;item&gt;16986&lt;/item&gt;&lt;item&gt;16987&lt;/item&gt;&lt;item&gt;16995&lt;/item&gt;&lt;item&gt;16996&lt;/item&gt;&lt;item&gt;16997&lt;/item&gt;&lt;item&gt;16998&lt;/item&gt;&lt;item&gt;16999&lt;/item&gt;&lt;item&gt;17000&lt;/item&gt;&lt;item&gt;17001&lt;/item&gt;&lt;item&gt;17002&lt;/item&gt;&lt;item&gt;17003&lt;/item&gt;&lt;item&gt;17031&lt;/item&gt;&lt;item&gt;17231&lt;/item&gt;&lt;item&gt;17247&lt;/item&gt;&lt;item&gt;18706&lt;/item&gt;&lt;item&gt;19124&lt;/item&gt;&lt;item&gt;19192&lt;/item&gt;&lt;item&gt;20369&lt;/item&gt;&lt;item&gt;20870&lt;/item&gt;&lt;item&gt;21519&lt;/item&gt;&lt;item&gt;21559&lt;/item&gt;&lt;item&gt;21560&lt;/item&gt;&lt;item&gt;21637&lt;/item&gt;&lt;item&gt;22514&lt;/item&gt;&lt;item&gt;22515&lt;/item&gt;&lt;item&gt;22522&lt;/item&gt;&lt;item&gt;22695&lt;/item&gt;&lt;item&gt;22907&lt;/item&gt;&lt;item&gt;22943&lt;/item&gt;&lt;item&gt;23120&lt;/item&gt;&lt;item&gt;23178&lt;/item&gt;&lt;item&gt;23215&lt;/item&gt;&lt;item&gt;23327&lt;/item&gt;&lt;item&gt;23330&lt;/item&gt;&lt;item&gt;23435&lt;/item&gt;&lt;item&gt;23547&lt;/item&gt;&lt;item&gt;23568&lt;/item&gt;&lt;item&gt;23751&lt;/item&gt;&lt;item&gt;23808&lt;/item&gt;&lt;item&gt;23818&lt;/item&gt;&lt;item&gt;23820&lt;/item&gt;&lt;item&gt;23931&lt;/item&gt;&lt;item&gt;23980&lt;/item&gt;&lt;item&gt;24001&lt;/item&gt;&lt;item&gt;24012&lt;/item&gt;&lt;item&gt;24058&lt;/item&gt;&lt;item&gt;24305&lt;/item&gt;&lt;item&gt;24346&lt;/item&gt;&lt;item&gt;24466&lt;/item&gt;&lt;item&gt;24533&lt;/item&gt;&lt;item&gt;24534&lt;/item&gt;&lt;item&gt;24535&lt;/item&gt;&lt;item&gt;24567&lt;/item&gt;&lt;item&gt;24672&lt;/item&gt;&lt;item&gt;25277&lt;/item&gt;&lt;item&gt;25345&lt;/item&gt;&lt;item&gt;25361&lt;/item&gt;&lt;item&gt;25417&lt;/item&gt;&lt;item&gt;25475&lt;/item&gt;&lt;item&gt;25496&lt;/item&gt;&lt;item&gt;25571&lt;/item&gt;&lt;item&gt;25577&lt;/item&gt;&lt;item&gt;25647&lt;/item&gt;&lt;item&gt;25763&lt;/item&gt;&lt;item&gt;25784&lt;/item&gt;&lt;item&gt;25793&lt;/item&gt;&lt;item&gt;25821&lt;/item&gt;&lt;item&gt;26025&lt;/item&gt;&lt;item&gt;26150&lt;/item&gt;&lt;item&gt;26153&lt;/item&gt;&lt;item&gt;26161&lt;/item&gt;&lt;item&gt;26172&lt;/item&gt;&lt;item&gt;26176&lt;/item&gt;&lt;item&gt;26408&lt;/item&gt;&lt;item&gt;26442&lt;/item&gt;&lt;/record-ids&gt;&lt;/item&gt;&lt;/Libraries&gt;"/>
  </w:docVars>
  <w:rsids>
    <w:rsidRoot w:val="003E0BA5"/>
    <w:rsid w:val="003E0BA5"/>
    <w:rsid w:val="00467600"/>
    <w:rsid w:val="004B4F6E"/>
    <w:rsid w:val="005F27BB"/>
    <w:rsid w:val="006301F0"/>
    <w:rsid w:val="006C4470"/>
    <w:rsid w:val="00716317"/>
    <w:rsid w:val="00806376"/>
    <w:rsid w:val="009174D9"/>
    <w:rsid w:val="00962FBC"/>
    <w:rsid w:val="00B91342"/>
    <w:rsid w:val="00DF076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3E0BA5"/>
    <w:rPr>
      <w:color w:val="0000FF" w:themeColor="hyperlink"/>
      <w:u w:val="single"/>
    </w:rPr>
  </w:style>
  <w:style w:type="paragraph" w:styleId="Nzev">
    <w:name w:val="Title"/>
    <w:basedOn w:val="Normln"/>
    <w:next w:val="Normln"/>
    <w:link w:val="NzevChar"/>
    <w:uiPriority w:val="10"/>
    <w:qFormat/>
    <w:rsid w:val="006C447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NzevChar">
    <w:name w:val="Název Char"/>
    <w:basedOn w:val="Standardnpsmoodstavce"/>
    <w:link w:val="Nzev"/>
    <w:uiPriority w:val="10"/>
    <w:rsid w:val="006C4470"/>
    <w:rPr>
      <w:rFonts w:asciiTheme="majorHAnsi" w:eastAsiaTheme="majorEastAsia" w:hAnsiTheme="majorHAnsi" w:cstheme="majorBidi"/>
      <w:color w:val="17365D" w:themeColor="text2" w:themeShade="BF"/>
      <w:spacing w:val="5"/>
      <w:kern w:val="28"/>
      <w:sz w:val="52"/>
      <w:szCs w:val="52"/>
    </w:rPr>
  </w:style>
  <w:style w:type="paragraph" w:styleId="Podtitul">
    <w:name w:val="Subtitle"/>
    <w:basedOn w:val="Normln"/>
    <w:next w:val="Normln"/>
    <w:link w:val="PodtitulChar"/>
    <w:uiPriority w:val="11"/>
    <w:qFormat/>
    <w:rsid w:val="006C447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PodtitulChar">
    <w:name w:val="Podtitul Char"/>
    <w:basedOn w:val="Standardnpsmoodstavce"/>
    <w:link w:val="Podtitul"/>
    <w:uiPriority w:val="11"/>
    <w:rsid w:val="006C4470"/>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3E0BA5"/>
    <w:rPr>
      <w:color w:val="0000FF" w:themeColor="hyperlink"/>
      <w:u w:val="single"/>
    </w:rPr>
  </w:style>
  <w:style w:type="paragraph" w:styleId="Nzev">
    <w:name w:val="Title"/>
    <w:basedOn w:val="Normln"/>
    <w:next w:val="Normln"/>
    <w:link w:val="NzevChar"/>
    <w:uiPriority w:val="10"/>
    <w:qFormat/>
    <w:rsid w:val="006C447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NzevChar">
    <w:name w:val="Název Char"/>
    <w:basedOn w:val="Standardnpsmoodstavce"/>
    <w:link w:val="Nzev"/>
    <w:uiPriority w:val="10"/>
    <w:rsid w:val="006C4470"/>
    <w:rPr>
      <w:rFonts w:asciiTheme="majorHAnsi" w:eastAsiaTheme="majorEastAsia" w:hAnsiTheme="majorHAnsi" w:cstheme="majorBidi"/>
      <w:color w:val="17365D" w:themeColor="text2" w:themeShade="BF"/>
      <w:spacing w:val="5"/>
      <w:kern w:val="28"/>
      <w:sz w:val="52"/>
      <w:szCs w:val="52"/>
    </w:rPr>
  </w:style>
  <w:style w:type="paragraph" w:styleId="Podtitul">
    <w:name w:val="Subtitle"/>
    <w:basedOn w:val="Normln"/>
    <w:next w:val="Normln"/>
    <w:link w:val="PodtitulChar"/>
    <w:uiPriority w:val="11"/>
    <w:qFormat/>
    <w:rsid w:val="006C447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PodtitulChar">
    <w:name w:val="Podtitul Char"/>
    <w:basedOn w:val="Standardnpsmoodstavce"/>
    <w:link w:val="Podtitul"/>
    <w:uiPriority w:val="11"/>
    <w:rsid w:val="006C4470"/>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5118</Words>
  <Characters>30203</Characters>
  <Application>Microsoft Office Word</Application>
  <DocSecurity>0</DocSecurity>
  <Lines>251</Lines>
  <Paragraphs>7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5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 Neruda</dc:creator>
  <cp:lastModifiedBy>znerudova</cp:lastModifiedBy>
  <cp:revision>2</cp:revision>
  <dcterms:created xsi:type="dcterms:W3CDTF">2015-11-24T14:13:00Z</dcterms:created>
  <dcterms:modified xsi:type="dcterms:W3CDTF">2015-11-24T14:13:00Z</dcterms:modified>
</cp:coreProperties>
</file>